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29FBD134" w:rsidR="0093181D" w:rsidRPr="00D373CC" w:rsidRDefault="00670FC1" w:rsidP="006775F0">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s</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233267F2"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Eynat Deluss-Gur</w:t>
      </w:r>
      <w:r w:rsidR="00A01BA9" w:rsidRPr="00E95165">
        <w:rPr>
          <w:rFonts w:ascii="Palatino Linotype" w:hAnsi="Palatino Linotype"/>
          <w:vertAlign w:val="superscript"/>
        </w:rPr>
        <w:t>1</w:t>
      </w:r>
      <w:r w:rsidRPr="00E95165">
        <w:rPr>
          <w:rFonts w:ascii="Palatino Linotype" w:hAnsi="Palatino Linotype"/>
        </w:rPr>
        <w:t xml:space="preserve">, </w:t>
      </w:r>
      <w:r w:rsidR="006775F0" w:rsidRPr="00E95165">
        <w:rPr>
          <w:rFonts w:ascii="Palatino Linotype" w:hAnsi="Palatino Linotype"/>
        </w:rPr>
        <w:t>Maayan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Lilach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863AA2">
        <w:rPr>
          <w:noProof/>
        </w:rPr>
        <w:t>March 28,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4703DE64" w:rsidR="00030BD1" w:rsidRPr="006775F0" w:rsidRDefault="009B2A6B" w:rsidP="005B6BAF">
      <w:r>
        <w:t xml:space="preserve">Measuring </w:t>
      </w:r>
      <w:r w:rsidR="00030BD1">
        <w:t xml:space="preserve">microbial growth in a mixed culture </w:t>
      </w:r>
      <w:r w:rsidR="00443E6C">
        <w:t xml:space="preserve">is laborious and expensive as it </w:t>
      </w:r>
      <w:r w:rsidR="00030BD1">
        <w:t>requires the insertion or identification of unique genotypic or phenotypic markers.</w:t>
      </w:r>
      <w:r w:rsidR="00443E6C">
        <w:t xml:space="preserve"> </w:t>
      </w:r>
      <w:r w:rsidR="006775F0">
        <w:t xml:space="preserve">We have developed </w:t>
      </w:r>
      <w:r w:rsidR="006775F0">
        <w:rPr>
          <w:i/>
          <w:iCs/>
        </w:rPr>
        <w:t>Curveball</w:t>
      </w:r>
      <w:r w:rsidR="006775F0">
        <w:t xml:space="preserve"> (available at </w:t>
      </w:r>
      <w:hyperlink r:id="rId9" w:history="1">
        <w:r w:rsidR="006775F0" w:rsidRPr="006456E2">
          <w:rPr>
            <w:rStyle w:val="Hyperlink"/>
          </w:rPr>
          <w:t>http://curveball.yoavram.com</w:t>
        </w:r>
      </w:hyperlink>
      <w:r w:rsidR="00030BD1">
        <w:t xml:space="preserve">), a new method for predicting </w:t>
      </w:r>
      <w:r w:rsidR="00443E6C">
        <w:t xml:space="preserve">growth in mixed culture </w:t>
      </w:r>
      <w:r w:rsidR="00030BD1">
        <w:t xml:space="preserve">from growth curve data using a revisited population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and yeast. </w:t>
      </w:r>
      <w:r w:rsidR="00030BD1">
        <w:t xml:space="preserve">Our method </w:t>
      </w:r>
      <w:r w:rsidR="00030BD1" w:rsidRPr="00FD5DB1">
        <w:t xml:space="preserve">not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analyzing growth in mixed culture and inferring relative </w:t>
      </w:r>
      <w:r w:rsidR="00030BD1">
        <w:t xml:space="preserve">fitness </w:t>
      </w:r>
      <w:r w:rsidR="00443E6C">
        <w:t>in microbe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 and contributes to th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33005A69" w:rsidR="00D17DC9" w:rsidRDefault="00D17DC9" w:rsidP="005B6BAF">
      <w:r>
        <w:t xml:space="preserve">A key issue in </w:t>
      </w:r>
      <w:r w:rsidR="005B6BAF">
        <w:t xml:space="preserve">microbial ecology and </w:t>
      </w:r>
      <w:r>
        <w:t xml:space="preserve">evolutionary biology lies in understanding the factors underlying </w:t>
      </w:r>
      <w:r w:rsidR="005B6BAF">
        <w:t xml:space="preserve">the relationship between growth in monoculture and mixed culture. Such differences have a crucial impact on composition of microbial populations and communities and on microbial </w:t>
      </w:r>
      <w:r>
        <w:t xml:space="preserve">fitness. The advent of high-throughput experiments and omics data in microbiology yields information in unprecedented amount and detail. However, development of models for meaningful biological interpretation of this information </w:t>
      </w:r>
      <w:r w:rsidR="005B6BAF">
        <w:t>is ongoing.</w:t>
      </w:r>
    </w:p>
    <w:p w14:paraId="2F994DE7" w14:textId="5190ED95" w:rsidR="005B6BAF" w:rsidRDefault="005B6BAF" w:rsidP="005B6BAF">
      <w:pPr>
        <w:pStyle w:val="Heading2"/>
      </w:pPr>
      <w:r>
        <w:t>Predicting growth in mixed culture</w:t>
      </w:r>
    </w:p>
    <w:p w14:paraId="309D219A" w14:textId="7B5B138F" w:rsidR="004D4A11" w:rsidRPr="004D4A11" w:rsidRDefault="004D4A11" w:rsidP="004D4A11">
      <w:r>
        <w:t xml:space="preserve">For over a century, important discoveries have been made by studying growth in monoculture in bacteria </w:t>
      </w:r>
      <w:r>
        <w:fldChar w:fldCharType="begin" w:fldLock="1"/>
      </w:r>
      <w:r>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fldChar w:fldCharType="separate"/>
      </w:r>
      <w:r w:rsidRPr="004D4A11">
        <w:rPr>
          <w:noProof/>
        </w:rPr>
        <w:t>(Monod 1949)</w:t>
      </w:r>
      <w:r>
        <w:fldChar w:fldCharType="end"/>
      </w:r>
      <w:r>
        <w:t xml:space="preserve"> and yeast </w:t>
      </w:r>
      <w:r>
        <w:fldChar w:fldCharType="begin" w:fldLock="1"/>
      </w:r>
      <w:r>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fldChar w:fldCharType="separate"/>
      </w:r>
      <w:r w:rsidRPr="004D4A11">
        <w:rPr>
          <w:noProof/>
        </w:rPr>
        <w:t>(Pearl 1927)</w:t>
      </w:r>
      <w:r>
        <w:fldChar w:fldCharType="end"/>
      </w:r>
      <w:r>
        <w:t xml:space="preserve">. However, growth in mixed culture is still poorly understood and often requires the construction of custom models for specific sets of species and strains </w:t>
      </w:r>
      <w:r>
        <w:fldChar w:fldCharType="begin" w:fldLock="1"/>
      </w:r>
      <w:r w:rsidR="00BF7152">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plainTextFormattedCitation" : "(Yurtsev et al. 2013)", "previouslyFormattedCitation" : "(Yurtsev et al. 2013)" }, "properties" : { "noteIndex" : 0 }, "schema" : "https://github.com/citation-style-language/schema/raw/master/csl-citation.json" }</w:instrText>
      </w:r>
      <w:r>
        <w:fldChar w:fldCharType="separate"/>
      </w:r>
      <w:r w:rsidRPr="004D4A11">
        <w:rPr>
          <w:noProof/>
        </w:rPr>
        <w:t>(Yurtsev et al. 2013)</w:t>
      </w:r>
      <w:r>
        <w:fldChar w:fldCharType="end"/>
      </w:r>
      <w:r>
        <w:t xml:space="preserve">. </w:t>
      </w:r>
    </w:p>
    <w:p w14:paraId="2DA9438B" w14:textId="305C3448" w:rsidR="005B6BAF" w:rsidRPr="005B6BAF" w:rsidRDefault="005B6BAF" w:rsidP="005B6BAF">
      <w:pPr>
        <w:pStyle w:val="Heading2"/>
      </w:pPr>
      <w:r>
        <w:t>From growth to fitness</w:t>
      </w:r>
    </w:p>
    <w:p w14:paraId="56102034" w14:textId="6BFB5607" w:rsidR="00D17DC9" w:rsidRDefault="00D17DC9" w:rsidP="00D17DC9">
      <w:r>
        <w:t xml:space="preserve">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rsidR="00E22922">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0ABF797E" w14:textId="77777777" w:rsidR="003E7D70" w:rsidRPr="003E7D70" w:rsidRDefault="003E7D70" w:rsidP="00507681">
      <w:pPr>
        <w:pStyle w:val="Heading2"/>
      </w:pPr>
      <w:r w:rsidRPr="003E7D70">
        <w:t>Growth curves</w:t>
      </w:r>
    </w:p>
    <w:p w14:paraId="6EA498B5" w14:textId="746D2C9A" w:rsidR="00677B67" w:rsidRDefault="001539BA" w:rsidP="0050768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507681">
      <w:pPr>
        <w:pStyle w:val="Heading2"/>
      </w:pPr>
      <w:r>
        <w:t>C</w:t>
      </w:r>
      <w:r w:rsidR="003E7D70" w:rsidRPr="003E7D70">
        <w:t>ompetition experiments</w:t>
      </w:r>
    </w:p>
    <w:p w14:paraId="37EC2E19" w14:textId="7EDFC46B" w:rsidR="003E7D70" w:rsidRDefault="00551D58" w:rsidP="00507681">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BF715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d48f9fea-e38a-44de-ac34-4311c53f344b" ] } ], "mendeley" : { "formattedCitation" : "(Gallet et al. 2012b)", "plainTextFormattedCitation" : "(Gallet et al. 2012b)", "previouslyFormattedCitation" : "(Gallet et al. 2012b)" }, "properties" : { "noteIndex" : 0 }, "schema" : "https://github.com/citation-style-language/schema/raw/master/csl-citation.json" }</w:instrText>
      </w:r>
      <w:r w:rsidR="005F1042">
        <w:fldChar w:fldCharType="separate"/>
      </w:r>
      <w:r w:rsidR="00223CEC" w:rsidRPr="00223CEC">
        <w:rPr>
          <w:noProof/>
        </w:rPr>
        <w:t>(Gallet et al. 2012b)</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052DE4">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4D4A11" w:rsidRPr="004D4A11">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BF715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d48f9fea-e38a-44de-ac34-4311c53f344b" ] } ], "mendeley" : { "formattedCitation" : "(Gallet et al. 2012b)", "plainTextFormattedCitation" : "(Gallet et al. 2012b)", "previouslyFormattedCitation" : "(Gallet et al. 2012b)" }, "properties" : { "noteIndex" : 0 }, "schema" : "https://github.com/citation-style-language/schema/raw/master/csl-citation.json" }</w:instrText>
      </w:r>
      <w:r w:rsidR="00D220AB">
        <w:fldChar w:fldCharType="separate"/>
      </w:r>
      <w:r w:rsidR="00223CEC" w:rsidRPr="00223CEC">
        <w:rPr>
          <w:noProof/>
        </w:rPr>
        <w:t>(Gallet et al. 2012b)</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58A49E20" w14:textId="48D45714" w:rsidR="00D17DC9" w:rsidRDefault="005302A1" w:rsidP="00D17DC9">
      <w:pPr>
        <w:pStyle w:val="Heading2"/>
      </w:pPr>
      <w:r>
        <w:t xml:space="preserve">Outlook </w:t>
      </w:r>
    </w:p>
    <w:p w14:paraId="0A447EA3" w14:textId="4DF8F613" w:rsidR="0044050E" w:rsidRDefault="0044050E" w:rsidP="00D17DC9">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a descriptive and predictive framework for estimating growth traits from growth dynamics, predicting competition results, and inferring relative fitness. This integration between growth and fitness is crucial for understanding microbial diversity and adaptation due to the fundamental role of fitness in evolution</w:t>
      </w:r>
    </w:p>
    <w:p w14:paraId="4EC11D9F" w14:textId="1D36A5B7" w:rsidR="00FC0D75" w:rsidRDefault="000D1077" w:rsidP="00507681">
      <w:pPr>
        <w:pStyle w:val="Heading1"/>
      </w:pPr>
      <w:r>
        <w:t>Results</w:t>
      </w:r>
      <w:r w:rsidR="00FC0D75">
        <w:t xml:space="preserve"> </w:t>
      </w:r>
    </w:p>
    <w:p w14:paraId="619A2F8E" w14:textId="257F903B" w:rsidR="00060445" w:rsidRDefault="00B12AFC" w:rsidP="00507681">
      <w:r>
        <w:t>O</w:t>
      </w:r>
      <w:r w:rsidR="00765CD6">
        <w:t xml:space="preserve">ur method </w:t>
      </w:r>
      <w:r>
        <w:t xml:space="preserve">includes </w:t>
      </w:r>
      <w:r w:rsidR="0044050E">
        <w:t>four</w:t>
      </w:r>
      <w:r>
        <w:t xml:space="preserve"> stages: (i)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competition </w:t>
      </w:r>
      <w:r w:rsidR="00077B31">
        <w:t>experiments</w:t>
      </w:r>
      <w:r w:rsidR="00765CD6">
        <w:t xml:space="preserve">, and </w:t>
      </w:r>
      <w:r w:rsidR="0044050E">
        <w:t>(iv</w:t>
      </w:r>
      <w:r w:rsidR="003202F1">
        <w:t xml:space="preserve">) </w:t>
      </w:r>
      <w:r w:rsidR="00077B31">
        <w:t>estimating</w:t>
      </w:r>
      <w:r w:rsidR="00765CD6">
        <w:t xml:space="preserve"> </w:t>
      </w:r>
      <w:r w:rsidR="0044050E">
        <w:t xml:space="preserve">fitness </w:t>
      </w:r>
      <w:r w:rsidR="00765CD6">
        <w:t>from the</w:t>
      </w:r>
      <w:r w:rsidR="00865920">
        <w:t xml:space="preserve"> predicted competition results.</w:t>
      </w:r>
    </w:p>
    <w:p w14:paraId="0F58CA5C" w14:textId="50A7E5BE" w:rsidR="002B4BAE" w:rsidRDefault="002B4BAE" w:rsidP="002B4BAE">
      <w:pPr>
        <w:pStyle w:val="Heading2"/>
      </w:pPr>
      <w:r>
        <w:t>Growth curves</w:t>
      </w:r>
    </w:p>
    <w:p w14:paraId="3C9F91C4" w14:textId="02BD1D51" w:rsidR="002B4BAE" w:rsidRDefault="002B4BAE" w:rsidP="00DA15C0">
      <w:r>
        <w:t xml:space="preserve">In each experiment we grew two </w:t>
      </w:r>
      <w:r>
        <w:rPr>
          <w:i/>
          <w:iCs/>
        </w:rPr>
        <w:t>E. coli</w:t>
      </w:r>
      <w:r>
        <w:t xml:space="preserve"> strains, each labeled with a different fluorescent marker – green or red – in monoculture and 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3FF7EDBC" w14:textId="77777777" w:rsidR="00757BCF" w:rsidRDefault="00757BCF" w:rsidP="00DA15C0"/>
    <w:p w14:paraId="2D9D7FB9" w14:textId="545890DA" w:rsidR="002B4BAE" w:rsidRDefault="002B4BAE" w:rsidP="002B4BAE"/>
    <w:p w14:paraId="62D826DE" w14:textId="21AA3210" w:rsidR="002B4BAE" w:rsidRDefault="006D6178" w:rsidP="006D6178">
      <w:pPr>
        <w:keepNext/>
        <w:jc w:val="center"/>
      </w:pPr>
      <w:r>
        <w:rPr>
          <w:noProof/>
        </w:rPr>
        <w:drawing>
          <wp:inline distT="0" distB="0" distL="0" distR="0" wp14:anchorId="19603B44" wp14:editId="1C93027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D0ECA8" w14:textId="01DE15D3" w:rsidR="002B4BAE" w:rsidRPr="006D6178" w:rsidRDefault="002B4BAE" w:rsidP="00757BCF">
      <w:pPr>
        <w:pStyle w:val="Caption"/>
        <w:jc w:val="center"/>
        <w:rPr>
          <w:b w:val="0"/>
          <w:bCs w:val="0"/>
          <w:color w:val="auto"/>
        </w:rPr>
      </w:pPr>
      <w:bookmarkStart w:id="0" w:name="_Ref439852115"/>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755D4D">
        <w:rPr>
          <w:noProof/>
          <w:color w:val="auto"/>
        </w:rPr>
        <w:t>1</w:t>
      </w:r>
      <w:r w:rsidRPr="002B4BAE">
        <w:rPr>
          <w:color w:val="auto"/>
        </w:rPr>
        <w:fldChar w:fldCharType="end"/>
      </w:r>
      <w:bookmarkEnd w:id="0"/>
      <w:r>
        <w:rPr>
          <w:color w:val="auto"/>
        </w:rPr>
        <w:t>. Growth curve data from t</w:t>
      </w:r>
      <w:r w:rsidR="00757BCF">
        <w:rPr>
          <w:color w:val="auto"/>
        </w:rPr>
        <w:t>hree</w:t>
      </w:r>
      <w:r>
        <w:rPr>
          <w:color w:val="auto"/>
        </w:rPr>
        <w:t xml:space="preserve"> experiments with </w:t>
      </w:r>
      <w:r>
        <w:rPr>
          <w:i/>
          <w:iCs/>
          <w:color w:val="auto"/>
        </w:rPr>
        <w:t>E. coli</w:t>
      </w:r>
      <w:r>
        <w:rPr>
          <w:color w:val="auto"/>
        </w:rPr>
        <w:t xml:space="preserve">. </w:t>
      </w:r>
      <w:r>
        <w:rPr>
          <w:b w:val="0"/>
          <w:bCs w:val="0"/>
          <w:color w:val="auto"/>
        </w:rPr>
        <w:t>The optical density (OD) of two strains</w:t>
      </w:r>
      <w:r w:rsidR="006D6178">
        <w:rPr>
          <w:b w:val="0"/>
          <w:bCs w:val="0"/>
          <w:color w:val="auto"/>
        </w:rPr>
        <w:t xml:space="preserve"> </w:t>
      </w:r>
      <w:r>
        <w:rPr>
          <w:b w:val="0"/>
          <w:bCs w:val="0"/>
          <w:color w:val="auto"/>
        </w:rPr>
        <w:t xml:space="preserve">growing in monoculture (green lines for green labeled strain; red lines for red labeled strains) and mixed culture (blue lines). Each experimental replicate is represented by a separate line. </w:t>
      </w:r>
      <w:r>
        <w:rPr>
          <w:color w:val="auto"/>
        </w:rPr>
        <w:t>(A)</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Experiment started by diluting bacteria from stationary phase into fresh media. Therefore, there is a clear lag phase, which is longer for the green strain. </w:t>
      </w:r>
      <w:r>
        <w:rPr>
          <w:color w:val="auto"/>
        </w:rPr>
        <w:t>(B)</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w:t>
      </w:r>
      <w:r w:rsidR="006D6178">
        <w:rPr>
          <w:b w:val="0"/>
          <w:bCs w:val="0"/>
          <w:color w:val="auto"/>
        </w:rPr>
        <w:t xml:space="preserve"> </w:t>
      </w:r>
      <w:r>
        <w:rPr>
          <w:b w:val="0"/>
          <w:bCs w:val="0"/>
          <w:color w:val="auto"/>
        </w:rPr>
        <w:t>Bacteria were diluted into fresh media before experiment started and allowed to adjust to growth for 4 hours. They were then diluted again into fresh media and the experiment started. Therefore, there is no observable lag phase.</w:t>
      </w:r>
      <w:r w:rsidR="006D6178">
        <w:rPr>
          <w:b w:val="0"/>
          <w:bCs w:val="0"/>
          <w:color w:val="auto"/>
        </w:rPr>
        <w:t xml:space="preserve"> </w:t>
      </w:r>
      <w:r w:rsidR="006D6178">
        <w:rPr>
          <w:color w:val="auto"/>
        </w:rPr>
        <w:t xml:space="preserve">(C) </w:t>
      </w:r>
      <w:r w:rsidR="006D6178">
        <w:rPr>
          <w:b w:val="0"/>
          <w:bCs w:val="0"/>
          <w:color w:val="auto"/>
        </w:rPr>
        <w:t>JM109</w:t>
      </w:r>
      <w:r w:rsidR="006D6178">
        <w:rPr>
          <w:b w:val="0"/>
          <w:bCs w:val="0"/>
          <w:color w:val="auto"/>
        </w:rPr>
        <w:t xml:space="preserve"> labeled by green, </w:t>
      </w:r>
      <w:r w:rsidR="00E6397D">
        <w:rPr>
          <w:b w:val="0"/>
          <w:bCs w:val="0"/>
          <w:color w:val="auto"/>
        </w:rPr>
        <w:t xml:space="preserve">K12 </w:t>
      </w:r>
      <w:r w:rsidR="006D6178">
        <w:rPr>
          <w:b w:val="0"/>
          <w:bCs w:val="0"/>
          <w:color w:val="auto"/>
        </w:rPr>
        <w:t>MG1655</w:t>
      </w:r>
      <w:r w:rsidR="00E6397D">
        <w:rPr>
          <w:b w:val="0"/>
          <w:bCs w:val="0"/>
          <w:color w:val="auto"/>
        </w:rPr>
        <w:t>-</w:t>
      </w:r>
      <w:r w:rsidR="00E6397D" w:rsidRPr="00E6397D">
        <w:rPr>
          <w:b w:val="0"/>
          <w:bCs w:val="0"/>
          <w:color w:val="auto"/>
        </w:rPr>
        <w:t>Δfnr</w:t>
      </w:r>
      <w:r w:rsidR="006D6178">
        <w:rPr>
          <w:b w:val="0"/>
          <w:bCs w:val="0"/>
          <w:color w:val="auto"/>
        </w:rPr>
        <w:t xml:space="preserve"> labeled by red.</w:t>
      </w:r>
      <w:r w:rsidR="00E6397D">
        <w:rPr>
          <w:b w:val="0"/>
          <w:bCs w:val="0"/>
          <w:color w:val="auto"/>
        </w:rPr>
        <w:t xml:space="preserve"> Experimental conditions similar to A.</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r w:rsidRPr="00966DD5">
        <w:t xml:space="preserve">Baranyi-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36D9B50A" w:rsidR="00765CD6" w:rsidRDefault="00765CD6" w:rsidP="00A4145D">
      <w:r>
        <w:t>The Baranyi-</w:t>
      </w:r>
      <w:r w:rsidR="00984152">
        <w:t xml:space="preserve">Roberts </w:t>
      </w:r>
      <w:r>
        <w:t xml:space="preserve">model </w:t>
      </w:r>
      <w:r w:rsidR="00A4145D">
        <w:t>describes the growth of a cell population under a limiting resource; as the resource becomes scarce, growth decelerates, until it 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eqs.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DA403F"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12D08440" w:rsidR="00EB7652" w:rsidRDefault="00EB7652" w:rsidP="00A4145D">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A4145D">
        <w:rPr>
          <w:iCs/>
        </w:rPr>
        <w:t>cell population surface to mass ratio</w:t>
      </w:r>
      <w:r w:rsidR="003202F1">
        <w:t xml:space="preserve">. </w:t>
      </w:r>
      <w:r w:rsidR="00CC51DD">
        <w:t xml:space="preserve">For a derivation of eq. 1 </w:t>
      </w:r>
      <w:r w:rsidR="00A4145D">
        <w:t>and further details</w:t>
      </w:r>
      <w:r w:rsidR="00CC51DD">
        <w:t>, see Appendix A.</w:t>
      </w:r>
    </w:p>
    <w:p w14:paraId="34FDB3B7" w14:textId="4272D624" w:rsidR="00EB7652" w:rsidRDefault="00EB7652" w:rsidP="00200E78">
      <w:r>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density</w:t>
      </w:r>
      <w:r w:rsidR="00551D58">
        <w:t xml:space="preserve"> </w:t>
      </w:r>
      <m:oMath>
        <m:r>
          <w:rPr>
            <w:rFonts w:ascii="Cambria Math" w:hAnsi="Cambria Math"/>
          </w:rPr>
          <m:t>K</m:t>
        </m:r>
      </m:oMath>
      <w:r w:rsidR="00A4145D">
        <w:t xml:space="preserve">. When </w:t>
      </w:r>
      <m:oMath>
        <m:r>
          <w:rPr>
            <w:rFonts w:ascii="Cambria Math" w:hAnsi="Cambria Math"/>
          </w:rPr>
          <m:t>ν=1</m:t>
        </m:r>
      </m:oMath>
      <w:r>
        <w:t>, the deceleratio</w:t>
      </w:r>
      <w:r w:rsidR="00984152">
        <w:t xml:space="preserve">n is the same as in the </w:t>
      </w:r>
      <w:r w:rsidR="009050CE">
        <w:t>standard</w:t>
      </w:r>
      <w:r>
        <w:t xml:space="preserve">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r w:rsidR="00966DD5">
        <w:t>,</w:t>
      </w:r>
      <w:r>
        <w:t xml:space="preserve">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BF715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m:rPr>
            <m:sty m:val="p"/>
          </m:rPr>
          <w:rPr>
            <w:rFonts w:ascii="Cambria Math" w:hAnsi="Cambria Math"/>
            <w:noProof/>
          </w:rPr>
          <m:t>W=N,A=K,m=ν+1,k=r⋅ν</m:t>
        </m:r>
      </m:oMath>
      <w:r w:rsidR="009050CE" w:rsidRPr="009050CE">
        <w:rPr>
          <w:noProof/>
        </w:rPr>
        <w:t>)</w:t>
      </w:r>
      <w:r w:rsidR="009050CE">
        <w:fldChar w:fldCharType="end"/>
      </w:r>
      <w:r w:rsidR="003D0164">
        <w:t>.</w:t>
      </w:r>
    </w:p>
    <w:p w14:paraId="03E4527E" w14:textId="1A334990" w:rsidR="00EB7652" w:rsidRDefault="00EB7652" w:rsidP="00A4145D">
      <w:r>
        <w:t xml:space="preserve">The adjustment function </w:t>
      </w:r>
      <m:oMath>
        <m:r>
          <w:rPr>
            <w:rFonts w:ascii="Cambria Math" w:hAnsi="Cambria Math"/>
          </w:rPr>
          <m:t>α(t)</m:t>
        </m:r>
      </m:oMath>
      <w:r>
        <w:t xml:space="preserve"> describe</w:t>
      </w:r>
      <w:r w:rsidR="003202F1">
        <w:t>s</w:t>
      </w:r>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Baranyi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507681">
      <w:r>
        <w:t>The Baranyi-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507681">
      <w:r>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50914289" w:rsidR="00AD6A92" w:rsidRDefault="005F02B4" w:rsidP="00200E78">
      <w:r>
        <w:t>W</w:t>
      </w:r>
      <w:r w:rsidR="00060445">
        <w:t xml:space="preserve">e </w:t>
      </w:r>
      <w:r>
        <w:t xml:space="preserve">use </w:t>
      </w:r>
      <w:r w:rsidR="00464BA0">
        <w:t>six</w:t>
      </w:r>
      <w:r w:rsidR="00060445">
        <w:t xml:space="preserve"> </w:t>
      </w:r>
      <w:r w:rsidR="00966DD5">
        <w:t>forms</w:t>
      </w:r>
      <w:r w:rsidR="00060445">
        <w:t xml:space="preserve"> of the Baranyi-Roberts model</w:t>
      </w:r>
      <w:r w:rsidR="00F70C02">
        <w:t xml:space="preserve"> (Table 1)</w:t>
      </w:r>
      <w:r w:rsidR="00060445">
        <w:t xml:space="preserve">.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w:t>
      </w:r>
      <m:oMath>
        <m:r>
          <w:rPr>
            <w:rFonts w:ascii="Cambria Math" w:hAnsi="Cambria Math"/>
          </w:rPr>
          <m:t>ν=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m=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m=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r w:rsidR="00966DD5">
        <w:t xml:space="preserve">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or the generalized logistic model (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A4145D">
        <w:t>last</w:t>
      </w:r>
      <w:r w:rsidR="00464BA0">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Params</w:t>
            </w:r>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r>
              <w:t>Baranyi-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DA403F"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DA403F"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DA403F"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DA403F"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DA403F"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Simplified Baranyi-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DA403F"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DA403F"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DA403F"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77777777" w:rsidR="008404BC" w:rsidRDefault="008404BC" w:rsidP="008404BC">
      <w:pPr>
        <w:pStyle w:val="Caption"/>
        <w:rPr>
          <w:b w:val="0"/>
          <w:bCs w:val="0"/>
          <w:color w:val="auto"/>
        </w:rPr>
      </w:pPr>
      <w:r w:rsidRPr="00200E78">
        <w:rPr>
          <w:color w:val="auto"/>
        </w:rPr>
        <w:t xml:space="preserve">Table </w:t>
      </w:r>
      <w:r w:rsidRPr="00200E78">
        <w:rPr>
          <w:color w:val="auto"/>
        </w:rPr>
        <w:fldChar w:fldCharType="begin"/>
      </w:r>
      <w:r w:rsidRPr="00200E78">
        <w:rPr>
          <w:color w:val="auto"/>
        </w:rPr>
        <w:instrText xml:space="preserve"> SEQ Table \* ARABIC </w:instrText>
      </w:r>
      <w:r w:rsidRPr="00200E78">
        <w:rPr>
          <w:color w:val="auto"/>
        </w:rPr>
        <w:fldChar w:fldCharType="separate"/>
      </w:r>
      <w:r w:rsidR="007F2D48">
        <w:rPr>
          <w:noProof/>
          <w:color w:val="auto"/>
        </w:rPr>
        <w:t>1</w:t>
      </w:r>
      <w:r w:rsidRPr="00200E78">
        <w:rPr>
          <w:color w:val="auto"/>
        </w:rPr>
        <w:fldChar w:fldCharType="end"/>
      </w:r>
      <w:r>
        <w:rPr>
          <w:color w:val="auto"/>
        </w:rPr>
        <w:t>. Growth models.</w:t>
      </w:r>
      <w:r>
        <w:rPr>
          <w:b w:val="0"/>
          <w:bCs w:val="0"/>
          <w:color w:val="auto"/>
        </w:rPr>
        <w:t xml:space="preserve"> The table lists the growth models </w:t>
      </w:r>
      <w:r w:rsidRPr="008404BC">
        <w:rPr>
          <w:b w:val="0"/>
          <w:bCs w:val="0"/>
          <w:color w:val="auto"/>
        </w:rPr>
        <w:t xml:space="preserve">used for fitting growth curve data. All models are defined by eqs. 1 and 2 by setting the respective fixed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is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65A3A38A" w14:textId="77777777" w:rsidR="00250A68" w:rsidRPr="00250A68" w:rsidRDefault="00250A68" w:rsidP="00250A68"/>
    <w:p w14:paraId="272B256D" w14:textId="77777777" w:rsidR="005F02B4" w:rsidRDefault="005F02B4" w:rsidP="00507681">
      <w:pPr>
        <w:pStyle w:val="Heading2"/>
      </w:pPr>
      <w:r>
        <w:t>Model fitting and selection</w:t>
      </w:r>
    </w:p>
    <w:p w14:paraId="7E2DCE03" w14:textId="7FC01831" w:rsidR="005F02B4" w:rsidRDefault="005F02B4" w:rsidP="00F70C02">
      <w:r>
        <w:t xml:space="preserve">We fit all </w:t>
      </w:r>
      <w:r w:rsidR="00464BA0">
        <w:t>six</w:t>
      </w:r>
      <w:r>
        <w:t xml:space="preserve"> model</w:t>
      </w:r>
      <w:r w:rsidR="00966DD5">
        <w:t xml:space="preserve"> form</w:t>
      </w:r>
      <w:r>
        <w:t xml:space="preserve">s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r w:rsidR="00464BA0">
        <w:rPr>
          <w:i/>
          <w:iCs/>
        </w:rPr>
        <w:t>leastsq</w:t>
      </w:r>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We then calculate the Bayesian Information C</w:t>
      </w:r>
      <w:r w:rsidR="00984152">
        <w:t>riteria (BIC) of each model fit</w:t>
      </w:r>
      <w:r w:rsidR="00F06897">
        <w:t>:</w:t>
      </w:r>
    </w:p>
    <w:p w14:paraId="3E45556E" w14:textId="77777777" w:rsidR="005F02B4"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08ECFFD" w:rsidR="005F02B4" w:rsidRDefault="005F02B4" w:rsidP="00507681">
      <w:r>
        <w:t xml:space="preserve">wher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D4499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5976E042" w:rsidR="00154E23" w:rsidRDefault="00C05ED5" w:rsidP="00997352">
      <w:r>
        <w:t xml:space="preserve">We repeat the model fitting procedure for the </w:t>
      </w:r>
      <w:r w:rsidR="00F70C02">
        <w:t>monoculture growth curve</w:t>
      </w:r>
      <w:r>
        <w:t xml:space="preserve"> data of each strain to produce estimates for all six parameters as well as confidence intervals on these </w:t>
      </w:r>
      <w:r w:rsidR="00895982">
        <w:t>estimates</w:t>
      </w:r>
      <w:r w:rsidR="00E74D07">
        <w:t xml:space="preserve"> (</w:t>
      </w:r>
      <w:r w:rsidR="00E74D07" w:rsidRPr="008F3527">
        <w:rPr>
          <w:highlight w:val="yellow"/>
        </w:rPr>
        <w:t xml:space="preserve">Fig. </w:t>
      </w:r>
      <w:r w:rsidR="008404BC" w:rsidRPr="008404BC">
        <w:rPr>
          <w:highlight w:val="yellow"/>
        </w:rPr>
        <w:t>SX</w:t>
      </w:r>
      <w:r w:rsidR="00E74D07">
        <w:t>)</w:t>
      </w:r>
      <w:r w:rsidR="00DA15C0">
        <w:t>. The best fit</w:t>
      </w:r>
      <w:r w:rsidR="00997352">
        <w:t xml:space="preserve"> </w:t>
      </w:r>
      <w:r w:rsidR="00DA15C0">
        <w:t xml:space="preserve">is shown in </w:t>
      </w:r>
      <w:r w:rsidR="00DA15C0">
        <w:fldChar w:fldCharType="begin"/>
      </w:r>
      <w:r w:rsidR="00DA15C0">
        <w:instrText xml:space="preserve"> REF _Ref439852214 \h </w:instrText>
      </w:r>
      <w:r w:rsidR="00DA15C0">
        <w:fldChar w:fldCharType="separate"/>
      </w:r>
      <w:r w:rsidR="007F2D48" w:rsidRPr="00DA15C0">
        <w:t xml:space="preserve">Figure </w:t>
      </w:r>
      <w:r w:rsidR="007F2D48">
        <w:rPr>
          <w:noProof/>
        </w:rPr>
        <w:t>2</w:t>
      </w:r>
      <w:r w:rsidR="00DA15C0">
        <w:fldChar w:fldCharType="end"/>
      </w:r>
      <w:r w:rsidR="00997352">
        <w:t>; the estimated growth parameters are given in Table X.</w:t>
      </w:r>
    </w:p>
    <w:p w14:paraId="51C5D1A1" w14:textId="77777777" w:rsidR="00250A68" w:rsidRDefault="00250A68" w:rsidP="00DA15C0">
      <w:pPr>
        <w:keepNext/>
      </w:pPr>
    </w:p>
    <w:p w14:paraId="2D07E7EE" w14:textId="77777777" w:rsidR="00250A68" w:rsidRDefault="00250A68" w:rsidP="00DA15C0">
      <w:pPr>
        <w:keepNext/>
      </w:pPr>
    </w:p>
    <w:p w14:paraId="3983ED24" w14:textId="6D829DD7" w:rsidR="00DA15C0" w:rsidRDefault="00250A68" w:rsidP="00DA15C0">
      <w:pPr>
        <w:keepNext/>
      </w:pPr>
      <w:r>
        <w:rPr>
          <w:noProof/>
        </w:rPr>
        <w:drawing>
          <wp:inline distT="0" distB="0" distL="0" distR="0" wp14:anchorId="464D4EA3" wp14:editId="21E28D71">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152D5154" w14:textId="2D55206C" w:rsidR="00DA15C0" w:rsidRPr="00DA15C0" w:rsidRDefault="00DA15C0" w:rsidP="00250A68">
      <w:pPr>
        <w:pStyle w:val="Caption"/>
        <w:jc w:val="center"/>
        <w:rPr>
          <w:color w:val="auto"/>
        </w:rPr>
      </w:pPr>
      <w:bookmarkStart w:id="1" w:name="_Ref439852214"/>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sidR="00755D4D">
        <w:rPr>
          <w:noProof/>
          <w:color w:val="auto"/>
        </w:rPr>
        <w:t>2</w:t>
      </w:r>
      <w:r w:rsidRPr="00DA15C0">
        <w:rPr>
          <w:color w:val="auto"/>
        </w:rPr>
        <w:fldChar w:fldCharType="end"/>
      </w:r>
      <w:bookmarkEnd w:id="1"/>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sidR="00250A68">
        <w:rPr>
          <w:b w:val="0"/>
          <w:bCs w:val="0"/>
          <w:color w:val="auto"/>
        </w:rPr>
        <w:t xml:space="preserve">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sidR="00250A68" w:rsidRPr="00250A68">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421"/>
        <w:gridCol w:w="1292"/>
        <w:gridCol w:w="1507"/>
        <w:gridCol w:w="1507"/>
        <w:gridCol w:w="1507"/>
        <w:gridCol w:w="644"/>
        <w:gridCol w:w="644"/>
      </w:tblGrid>
      <w:tr w:rsidR="00250A68" w14:paraId="3C45AC95" w14:textId="301C8C66" w:rsidTr="00250A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0203180C" w14:textId="10197C2B" w:rsidR="00250A68" w:rsidRDefault="00250A68" w:rsidP="00997352">
            <w:pPr>
              <w:ind w:firstLine="0"/>
              <w:jc w:val="center"/>
            </w:pPr>
            <w:r>
              <w:t>Parameter</w:t>
            </w:r>
          </w:p>
        </w:tc>
        <w:tc>
          <w:tcPr>
            <w:tcW w:w="1292" w:type="dxa"/>
          </w:tcPr>
          <w:p w14:paraId="4BBE23AE" w14:textId="76EEFA15"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A/Green</w:t>
            </w:r>
          </w:p>
        </w:tc>
        <w:tc>
          <w:tcPr>
            <w:tcW w:w="1507" w:type="dxa"/>
          </w:tcPr>
          <w:p w14:paraId="586BA134" w14:textId="215F2E76"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A/Red</w:t>
            </w:r>
          </w:p>
        </w:tc>
        <w:tc>
          <w:tcPr>
            <w:tcW w:w="1507" w:type="dxa"/>
          </w:tcPr>
          <w:p w14:paraId="34143450" w14:textId="42833817"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c>
          <w:tcPr>
            <w:tcW w:w="1507" w:type="dxa"/>
          </w:tcPr>
          <w:p w14:paraId="0627B489" w14:textId="3AEC37C1"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c>
          <w:tcPr>
            <w:tcW w:w="644" w:type="dxa"/>
          </w:tcPr>
          <w:p w14:paraId="2BC350BC" w14:textId="77777777"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p>
        </w:tc>
        <w:tc>
          <w:tcPr>
            <w:tcW w:w="644" w:type="dxa"/>
          </w:tcPr>
          <w:p w14:paraId="5242FD78" w14:textId="77777777"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p>
        </w:tc>
      </w:tr>
      <w:tr w:rsidR="00250A68" w14:paraId="242B60E5" w14:textId="6F02CB51"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57FAAE8A" w14:textId="724331F6" w:rsidR="00250A68" w:rsidRPr="007F2D48" w:rsidRDefault="00250A68"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m:oMathPara>
          </w:p>
        </w:tc>
        <w:tc>
          <w:tcPr>
            <w:tcW w:w="1292" w:type="dxa"/>
          </w:tcPr>
          <w:p w14:paraId="4706B8E0" w14:textId="61723D5F"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125</w:t>
            </w:r>
          </w:p>
        </w:tc>
        <w:tc>
          <w:tcPr>
            <w:tcW w:w="1507" w:type="dxa"/>
          </w:tcPr>
          <w:p w14:paraId="67EF53EC" w14:textId="33FBA246"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124</w:t>
            </w:r>
          </w:p>
        </w:tc>
        <w:tc>
          <w:tcPr>
            <w:tcW w:w="1507" w:type="dxa"/>
          </w:tcPr>
          <w:p w14:paraId="637369D0" w14:textId="7473976A"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86</w:t>
            </w:r>
          </w:p>
        </w:tc>
        <w:tc>
          <w:tcPr>
            <w:tcW w:w="1507" w:type="dxa"/>
          </w:tcPr>
          <w:p w14:paraId="5DAF2BAC" w14:textId="0A0AEA74"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3</w:t>
            </w:r>
          </w:p>
        </w:tc>
        <w:tc>
          <w:tcPr>
            <w:tcW w:w="644" w:type="dxa"/>
          </w:tcPr>
          <w:p w14:paraId="49E320F4"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c>
          <w:tcPr>
            <w:tcW w:w="644" w:type="dxa"/>
          </w:tcPr>
          <w:p w14:paraId="593EE3C0"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r>
      <w:tr w:rsidR="00250A68" w14:paraId="496164D8" w14:textId="5CB42A38" w:rsidTr="00250A68">
        <w:tc>
          <w:tcPr>
            <w:cnfStyle w:val="001000000000" w:firstRow="0" w:lastRow="0" w:firstColumn="1" w:lastColumn="0" w:oddVBand="0" w:evenVBand="0" w:oddHBand="0" w:evenHBand="0" w:firstRowFirstColumn="0" w:firstRowLastColumn="0" w:lastRowFirstColumn="0" w:lastRowLastColumn="0"/>
            <w:tcW w:w="1421" w:type="dxa"/>
          </w:tcPr>
          <w:p w14:paraId="2F30EAE3" w14:textId="3FBB05BA" w:rsidR="00250A68" w:rsidRPr="007F2D48" w:rsidRDefault="00250A68" w:rsidP="00997352">
            <w:pPr>
              <w:ind w:firstLine="0"/>
              <w:jc w:val="center"/>
            </w:pPr>
            <m:oMathPara>
              <m:oMath>
                <m:r>
                  <m:rPr>
                    <m:sty m:val="bi"/>
                  </m:rPr>
                  <w:rPr>
                    <w:rFonts w:ascii="Cambria Math" w:hAnsi="Cambria Math"/>
                    <w:color w:val="auto"/>
                  </w:rPr>
                  <m:t>K</m:t>
                </m:r>
              </m:oMath>
            </m:oMathPara>
          </w:p>
        </w:tc>
        <w:tc>
          <w:tcPr>
            <w:tcW w:w="1292" w:type="dxa"/>
          </w:tcPr>
          <w:p w14:paraId="02AFDB10" w14:textId="76A962CA"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528</w:t>
            </w:r>
          </w:p>
        </w:tc>
        <w:tc>
          <w:tcPr>
            <w:tcW w:w="1507" w:type="dxa"/>
          </w:tcPr>
          <w:p w14:paraId="2F73AB10" w14:textId="578D3876"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65</w:t>
            </w:r>
          </w:p>
        </w:tc>
        <w:tc>
          <w:tcPr>
            <w:tcW w:w="1507" w:type="dxa"/>
          </w:tcPr>
          <w:p w14:paraId="03764BC7" w14:textId="1184AF6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619</w:t>
            </w:r>
          </w:p>
        </w:tc>
        <w:tc>
          <w:tcPr>
            <w:tcW w:w="1507" w:type="dxa"/>
          </w:tcPr>
          <w:p w14:paraId="6C45B5EE" w14:textId="5FD1246D"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631</w:t>
            </w:r>
          </w:p>
        </w:tc>
        <w:tc>
          <w:tcPr>
            <w:tcW w:w="644" w:type="dxa"/>
          </w:tcPr>
          <w:p w14:paraId="63B762DF"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c>
          <w:tcPr>
            <w:tcW w:w="644" w:type="dxa"/>
          </w:tcPr>
          <w:p w14:paraId="06C48EA6"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r>
      <w:tr w:rsidR="00250A68" w14:paraId="24C25DCB" w14:textId="3DA123C9"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38669633" w14:textId="5A2DE39A" w:rsidR="00250A68" w:rsidRPr="007F2D48" w:rsidRDefault="00250A68" w:rsidP="00997352">
            <w:pPr>
              <w:ind w:firstLine="0"/>
              <w:jc w:val="center"/>
            </w:pPr>
            <m:oMathPara>
              <m:oMath>
                <m:r>
                  <m:rPr>
                    <m:sty m:val="bi"/>
                  </m:rPr>
                  <w:rPr>
                    <w:rFonts w:ascii="Cambria Math" w:hAnsi="Cambria Math"/>
                    <w:color w:val="auto"/>
                  </w:rPr>
                  <m:t>r</m:t>
                </m:r>
              </m:oMath>
            </m:oMathPara>
          </w:p>
        </w:tc>
        <w:tc>
          <w:tcPr>
            <w:tcW w:w="1292" w:type="dxa"/>
          </w:tcPr>
          <w:p w14:paraId="529CF34D" w14:textId="14241409"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65±0</w:t>
            </w:r>
          </w:p>
        </w:tc>
        <w:tc>
          <w:tcPr>
            <w:tcW w:w="1507" w:type="dxa"/>
          </w:tcPr>
          <w:p w14:paraId="6A2EA377" w14:textId="28DD0E75"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587±0.003</w:t>
            </w:r>
          </w:p>
        </w:tc>
        <w:tc>
          <w:tcPr>
            <w:tcW w:w="1507" w:type="dxa"/>
          </w:tcPr>
          <w:p w14:paraId="1A420BE9" w14:textId="7F001184" w:rsidR="00250A68" w:rsidRDefault="00250A68" w:rsidP="007F2D48">
            <w:pPr>
              <w:ind w:firstLine="0"/>
              <w:jc w:val="center"/>
              <w:cnfStyle w:val="000000100000" w:firstRow="0" w:lastRow="0" w:firstColumn="0" w:lastColumn="0" w:oddVBand="0" w:evenVBand="0" w:oddHBand="1" w:evenHBand="0" w:firstRowFirstColumn="0" w:firstRowLastColumn="0" w:lastRowFirstColumn="0" w:lastRowLastColumn="0"/>
            </w:pPr>
            <w:r>
              <w:t>0.304±0.012</w:t>
            </w:r>
          </w:p>
        </w:tc>
        <w:tc>
          <w:tcPr>
            <w:tcW w:w="1507" w:type="dxa"/>
          </w:tcPr>
          <w:p w14:paraId="72CFB0E6" w14:textId="22E9B45C"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483±0.017</w:t>
            </w:r>
          </w:p>
        </w:tc>
        <w:tc>
          <w:tcPr>
            <w:tcW w:w="644" w:type="dxa"/>
          </w:tcPr>
          <w:p w14:paraId="27D14731"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c>
          <w:tcPr>
            <w:tcW w:w="644" w:type="dxa"/>
          </w:tcPr>
          <w:p w14:paraId="69E6B9AC"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r>
      <w:tr w:rsidR="00250A68" w14:paraId="451EF5B9" w14:textId="536DEBA7" w:rsidTr="00250A68">
        <w:tc>
          <w:tcPr>
            <w:cnfStyle w:val="001000000000" w:firstRow="0" w:lastRow="0" w:firstColumn="1" w:lastColumn="0" w:oddVBand="0" w:evenVBand="0" w:oddHBand="0" w:evenHBand="0" w:firstRowFirstColumn="0" w:firstRowLastColumn="0" w:lastRowFirstColumn="0" w:lastRowLastColumn="0"/>
            <w:tcW w:w="1421" w:type="dxa"/>
          </w:tcPr>
          <w:p w14:paraId="4F950059" w14:textId="5A7408A0" w:rsidR="00250A68" w:rsidRPr="007F2D48" w:rsidRDefault="00250A68" w:rsidP="00997352">
            <w:pPr>
              <w:ind w:firstLine="0"/>
              <w:jc w:val="center"/>
            </w:pPr>
            <m:oMathPara>
              <m:oMath>
                <m:r>
                  <m:rPr>
                    <m:sty m:val="bi"/>
                  </m:rPr>
                  <w:rPr>
                    <w:rFonts w:ascii="Cambria Math" w:hAnsi="Cambria Math"/>
                    <w:color w:val="auto"/>
                  </w:rPr>
                  <m:t>ν</m:t>
                </m:r>
              </m:oMath>
            </m:oMathPara>
          </w:p>
        </w:tc>
        <w:tc>
          <w:tcPr>
            <w:tcW w:w="1292" w:type="dxa"/>
          </w:tcPr>
          <w:p w14:paraId="223B3ABD" w14:textId="6F9DDE24"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4.417±0</w:t>
            </w:r>
          </w:p>
        </w:tc>
        <w:tc>
          <w:tcPr>
            <w:tcW w:w="1507" w:type="dxa"/>
          </w:tcPr>
          <w:p w14:paraId="5549276C" w14:textId="66495560" w:rsidR="00250A68" w:rsidRDefault="00250A68" w:rsidP="007F2D48">
            <w:pPr>
              <w:ind w:firstLine="0"/>
              <w:jc w:val="center"/>
              <w:cnfStyle w:val="000000000000" w:firstRow="0" w:lastRow="0" w:firstColumn="0" w:lastColumn="0" w:oddVBand="0" w:evenVBand="0" w:oddHBand="0" w:evenHBand="0" w:firstRowFirstColumn="0" w:firstRowLastColumn="0" w:lastRowFirstColumn="0" w:lastRowLastColumn="0"/>
            </w:pPr>
            <w:r>
              <w:t>1*</w:t>
            </w:r>
          </w:p>
        </w:tc>
        <w:tc>
          <w:tcPr>
            <w:tcW w:w="1507" w:type="dxa"/>
          </w:tcPr>
          <w:p w14:paraId="727A2E00" w14:textId="40EA579C"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2.484±0.164</w:t>
            </w:r>
          </w:p>
        </w:tc>
        <w:tc>
          <w:tcPr>
            <w:tcW w:w="1507" w:type="dxa"/>
          </w:tcPr>
          <w:p w14:paraId="5443B90C" w14:textId="4E611129"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1.512±0.083</w:t>
            </w:r>
          </w:p>
        </w:tc>
        <w:tc>
          <w:tcPr>
            <w:tcW w:w="644" w:type="dxa"/>
          </w:tcPr>
          <w:p w14:paraId="2E7CF140"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c>
          <w:tcPr>
            <w:tcW w:w="644" w:type="dxa"/>
          </w:tcPr>
          <w:p w14:paraId="3AF63C49"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r>
      <w:tr w:rsidR="00250A68" w14:paraId="362096E8" w14:textId="13739576"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4FC5976B" w14:textId="6C7695C8" w:rsidR="00250A68" w:rsidRPr="007F2D48" w:rsidRDefault="00250A68"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m:oMathPara>
          </w:p>
        </w:tc>
        <w:tc>
          <w:tcPr>
            <w:tcW w:w="1292" w:type="dxa"/>
          </w:tcPr>
          <w:p w14:paraId="6A4EBC36" w14:textId="79258E5F"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0001±0</w:t>
            </w:r>
          </w:p>
        </w:tc>
        <w:tc>
          <w:tcPr>
            <w:tcW w:w="1507" w:type="dxa"/>
          </w:tcPr>
          <w:p w14:paraId="69974360" w14:textId="5AF0A2A2"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008±0.006</w:t>
            </w:r>
          </w:p>
        </w:tc>
        <w:tc>
          <w:tcPr>
            <w:tcW w:w="1507" w:type="dxa"/>
          </w:tcPr>
          <w:p w14:paraId="6B0098F5" w14:textId="265D394A"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c>
          <w:tcPr>
            <w:tcW w:w="1507" w:type="dxa"/>
          </w:tcPr>
          <w:p w14:paraId="10F8DC1A" w14:textId="77A23452"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c>
          <w:tcPr>
            <w:tcW w:w="644" w:type="dxa"/>
          </w:tcPr>
          <w:p w14:paraId="53F24ACD" w14:textId="77777777"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p>
        </w:tc>
        <w:tc>
          <w:tcPr>
            <w:tcW w:w="644" w:type="dxa"/>
          </w:tcPr>
          <w:p w14:paraId="54399AA5" w14:textId="77777777"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p>
        </w:tc>
      </w:tr>
      <w:tr w:rsidR="00250A68" w14:paraId="64C90D8B" w14:textId="40EE906C" w:rsidTr="00250A68">
        <w:tc>
          <w:tcPr>
            <w:cnfStyle w:val="001000000000" w:firstRow="0" w:lastRow="0" w:firstColumn="1" w:lastColumn="0" w:oddVBand="0" w:evenVBand="0" w:oddHBand="0" w:evenHBand="0" w:firstRowFirstColumn="0" w:firstRowLastColumn="0" w:lastRowFirstColumn="0" w:lastRowLastColumn="0"/>
            <w:tcW w:w="1421" w:type="dxa"/>
          </w:tcPr>
          <w:p w14:paraId="1B4A045F" w14:textId="39710D35" w:rsidR="00250A68" w:rsidRPr="007F2D48" w:rsidRDefault="00250A68" w:rsidP="00997352">
            <w:pPr>
              <w:ind w:firstLine="0"/>
              <w:jc w:val="center"/>
            </w:pPr>
            <m:oMathPara>
              <m:oMath>
                <m:r>
                  <m:rPr>
                    <m:sty m:val="bi"/>
                  </m:rPr>
                  <w:rPr>
                    <w:rFonts w:ascii="Cambria Math" w:hAnsi="Cambria Math"/>
                    <w:color w:val="auto"/>
                  </w:rPr>
                  <m:t>m</m:t>
                </m:r>
              </m:oMath>
            </m:oMathPara>
          </w:p>
        </w:tc>
        <w:tc>
          <w:tcPr>
            <w:tcW w:w="1292" w:type="dxa"/>
          </w:tcPr>
          <w:p w14:paraId="01966BEF" w14:textId="18A10618"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3.316±0</w:t>
            </w:r>
          </w:p>
        </w:tc>
        <w:tc>
          <w:tcPr>
            <w:tcW w:w="1507" w:type="dxa"/>
          </w:tcPr>
          <w:p w14:paraId="02B764E1" w14:textId="5AB10331"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3.738±0.64</w:t>
            </w:r>
          </w:p>
        </w:tc>
        <w:tc>
          <w:tcPr>
            <w:tcW w:w="1507" w:type="dxa"/>
          </w:tcPr>
          <w:p w14:paraId="50A5AFEE" w14:textId="616B978F" w:rsidR="00250A68" w:rsidRPr="007F2D4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c>
          <w:tcPr>
            <w:tcW w:w="1507" w:type="dxa"/>
          </w:tcPr>
          <w:p w14:paraId="7F5B1888" w14:textId="24BE12CB" w:rsidR="00250A68" w:rsidRPr="007F2D48"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c>
          <w:tcPr>
            <w:tcW w:w="644" w:type="dxa"/>
          </w:tcPr>
          <w:p w14:paraId="751A48D4" w14:textId="77777777" w:rsidR="00250A68" w:rsidRPr="007F2D48"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p>
        </w:tc>
        <w:tc>
          <w:tcPr>
            <w:tcW w:w="644" w:type="dxa"/>
          </w:tcPr>
          <w:p w14:paraId="1B2748F7" w14:textId="77777777" w:rsidR="00250A68" w:rsidRPr="007F2D48"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p>
        </w:tc>
      </w:tr>
      <w:tr w:rsidR="00250A68" w14:paraId="691A4645" w14:textId="4D26FB61"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66E146F3" w14:textId="76B6A806" w:rsidR="00250A68" w:rsidRPr="007F2D48" w:rsidRDefault="00250A68" w:rsidP="00997352">
            <w:pPr>
              <w:ind w:firstLine="0"/>
              <w:jc w:val="center"/>
              <w:rPr>
                <w:rFonts w:ascii="Times New Roman" w:eastAsia="MS Mincho" w:hAnsi="Times New Roman" w:cs="Times New Roman"/>
              </w:rPr>
            </w:pPr>
            <w:r>
              <w:rPr>
                <w:rFonts w:ascii="Times New Roman" w:eastAsia="MS Mincho" w:hAnsi="Times New Roman" w:cs="Times New Roman"/>
              </w:rPr>
              <w:t>max. specific growth rate</w:t>
            </w:r>
          </w:p>
        </w:tc>
        <w:tc>
          <w:tcPr>
            <w:tcW w:w="1292" w:type="dxa"/>
          </w:tcPr>
          <w:p w14:paraId="6B6BC406" w14:textId="6CB93C4A"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6</w:t>
            </w:r>
          </w:p>
        </w:tc>
        <w:tc>
          <w:tcPr>
            <w:tcW w:w="1507" w:type="dxa"/>
          </w:tcPr>
          <w:p w14:paraId="204BFBAA" w14:textId="3FFEA693"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376</w:t>
            </w:r>
          </w:p>
        </w:tc>
        <w:tc>
          <w:tcPr>
            <w:tcW w:w="1507" w:type="dxa"/>
          </w:tcPr>
          <w:p w14:paraId="1E026860" w14:textId="194ACA96" w:rsidR="00250A68" w:rsidRPr="00D372D0"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rsidRPr="00D372D0">
              <w:t>0.256</w:t>
            </w:r>
          </w:p>
        </w:tc>
        <w:tc>
          <w:tcPr>
            <w:tcW w:w="1507" w:type="dxa"/>
          </w:tcPr>
          <w:p w14:paraId="5D6AE684" w14:textId="654A9EF4" w:rsidR="00250A68" w:rsidRPr="00D372D0" w:rsidRDefault="00250A68" w:rsidP="007F2D48">
            <w:pPr>
              <w:keepNext/>
              <w:ind w:firstLine="0"/>
              <w:jc w:val="center"/>
              <w:cnfStyle w:val="000000100000" w:firstRow="0" w:lastRow="0" w:firstColumn="0" w:lastColumn="0" w:oddVBand="0" w:evenVBand="0" w:oddHBand="1" w:evenHBand="0" w:firstRowFirstColumn="0" w:firstRowLastColumn="0" w:lastRowFirstColumn="0" w:lastRowLastColumn="0"/>
            </w:pPr>
            <w:r w:rsidRPr="00D372D0">
              <w:t>0.37</w:t>
            </w:r>
          </w:p>
        </w:tc>
        <w:tc>
          <w:tcPr>
            <w:tcW w:w="644" w:type="dxa"/>
          </w:tcPr>
          <w:p w14:paraId="316F82EF" w14:textId="77777777" w:rsidR="00250A68" w:rsidRPr="00D372D0" w:rsidRDefault="00250A68" w:rsidP="007F2D48">
            <w:pPr>
              <w:keepNext/>
              <w:ind w:firstLine="0"/>
              <w:jc w:val="center"/>
              <w:cnfStyle w:val="000000100000" w:firstRow="0" w:lastRow="0" w:firstColumn="0" w:lastColumn="0" w:oddVBand="0" w:evenVBand="0" w:oddHBand="1" w:evenHBand="0" w:firstRowFirstColumn="0" w:firstRowLastColumn="0" w:lastRowFirstColumn="0" w:lastRowLastColumn="0"/>
            </w:pPr>
          </w:p>
        </w:tc>
        <w:tc>
          <w:tcPr>
            <w:tcW w:w="644" w:type="dxa"/>
          </w:tcPr>
          <w:p w14:paraId="6B86954C" w14:textId="77777777" w:rsidR="00250A68" w:rsidRPr="00D372D0" w:rsidRDefault="00250A68" w:rsidP="007F2D48">
            <w:pPr>
              <w:keepNext/>
              <w:ind w:firstLine="0"/>
              <w:jc w:val="center"/>
              <w:cnfStyle w:val="000000100000" w:firstRow="0" w:lastRow="0" w:firstColumn="0" w:lastColumn="0" w:oddVBand="0" w:evenVBand="0" w:oddHBand="1" w:evenHBand="0" w:firstRowFirstColumn="0" w:firstRowLastColumn="0" w:lastRowFirstColumn="0" w:lastRowLastColumn="0"/>
            </w:pPr>
          </w:p>
        </w:tc>
      </w:tr>
      <w:tr w:rsidR="00250A68" w14:paraId="5DE5D1C3" w14:textId="251A7561" w:rsidTr="00250A68">
        <w:tc>
          <w:tcPr>
            <w:cnfStyle w:val="001000000000" w:firstRow="0" w:lastRow="0" w:firstColumn="1" w:lastColumn="0" w:oddVBand="0" w:evenVBand="0" w:oddHBand="0" w:evenHBand="0" w:firstRowFirstColumn="0" w:firstRowLastColumn="0" w:lastRowFirstColumn="0" w:lastRowLastColumn="0"/>
            <w:tcW w:w="1421" w:type="dxa"/>
          </w:tcPr>
          <w:p w14:paraId="0AFED169" w14:textId="3172353C" w:rsidR="00250A68" w:rsidRPr="007F2D48" w:rsidRDefault="00250A68" w:rsidP="00997352">
            <w:pPr>
              <w:ind w:firstLine="0"/>
              <w:jc w:val="center"/>
              <w:rPr>
                <w:rFonts w:ascii="Times New Roman" w:eastAsia="MS Mincho" w:hAnsi="Times New Roman" w:cs="Times New Roman"/>
              </w:rPr>
            </w:pPr>
            <w:r>
              <w:rPr>
                <w:rFonts w:ascii="Times New Roman" w:eastAsia="MS Mincho" w:hAnsi="Times New Roman" w:cs="Times New Roman"/>
              </w:rPr>
              <w:t>lag duration</w:t>
            </w:r>
          </w:p>
        </w:tc>
        <w:tc>
          <w:tcPr>
            <w:tcW w:w="1292" w:type="dxa"/>
          </w:tcPr>
          <w:p w14:paraId="6CB462FD" w14:textId="7AC0D4E6"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3.796</w:t>
            </w:r>
          </w:p>
        </w:tc>
        <w:tc>
          <w:tcPr>
            <w:tcW w:w="1507" w:type="dxa"/>
          </w:tcPr>
          <w:p w14:paraId="5F466670" w14:textId="52B468B9"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1.578</w:t>
            </w:r>
          </w:p>
        </w:tc>
        <w:tc>
          <w:tcPr>
            <w:tcW w:w="1507" w:type="dxa"/>
          </w:tcPr>
          <w:p w14:paraId="2AD4D17F" w14:textId="6E227412" w:rsidR="00250A68" w:rsidRPr="00D372D0"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c>
          <w:tcPr>
            <w:tcW w:w="1507" w:type="dxa"/>
          </w:tcPr>
          <w:p w14:paraId="4175C3D0" w14:textId="3ACBC1D6" w:rsidR="00250A68" w:rsidRPr="00D372D0"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c>
          <w:tcPr>
            <w:tcW w:w="644" w:type="dxa"/>
          </w:tcPr>
          <w:p w14:paraId="57017AA5" w14:textId="77777777" w:rsidR="00250A68" w:rsidRPr="00D372D0"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pPr>
          </w:p>
        </w:tc>
        <w:tc>
          <w:tcPr>
            <w:tcW w:w="644" w:type="dxa"/>
          </w:tcPr>
          <w:p w14:paraId="0315CBF4" w14:textId="77777777" w:rsidR="00250A68" w:rsidRPr="00D372D0"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pPr>
          </w:p>
        </w:tc>
      </w:tr>
    </w:tbl>
    <w:p w14:paraId="7383547C" w14:textId="02C1B6E7" w:rsidR="00997352" w:rsidRPr="007F2D48" w:rsidRDefault="007F2D48" w:rsidP="007F2D48">
      <w:pPr>
        <w:pStyle w:val="Caption"/>
        <w:jc w:val="center"/>
        <w:rPr>
          <w:b w:val="0"/>
          <w:bCs w:val="0"/>
          <w:color w:val="auto"/>
        </w:rPr>
      </w:pPr>
      <w:r w:rsidRPr="007F2D48">
        <w:rPr>
          <w:color w:val="auto"/>
        </w:rPr>
        <w:t xml:space="preserve">Table </w:t>
      </w:r>
      <w:r w:rsidRPr="007F2D48">
        <w:rPr>
          <w:color w:val="auto"/>
        </w:rPr>
        <w:fldChar w:fldCharType="begin"/>
      </w:r>
      <w:r w:rsidRPr="007F2D48">
        <w:rPr>
          <w:color w:val="auto"/>
        </w:rPr>
        <w:instrText xml:space="preserve"> SEQ Table \* ARABIC </w:instrText>
      </w:r>
      <w:r w:rsidRPr="007F2D48">
        <w:rPr>
          <w:color w:val="auto"/>
        </w:rPr>
        <w:fldChar w:fldCharType="separate"/>
      </w:r>
      <w:r>
        <w:rPr>
          <w:noProof/>
          <w:color w:val="auto"/>
        </w:rPr>
        <w:t>2</w:t>
      </w:r>
      <w:r w:rsidRPr="007F2D48">
        <w:rPr>
          <w:color w:val="auto"/>
        </w:rPr>
        <w:fldChar w:fldCharType="end"/>
      </w:r>
      <w:r>
        <w:rPr>
          <w:color w:val="auto"/>
        </w:rPr>
        <w:t xml:space="preserve">. Estimated parameters from growth model fitting. </w:t>
      </w:r>
      <w:r>
        <w:rPr>
          <w:b w:val="0"/>
          <w:bCs w:val="0"/>
          <w:color w:val="auto"/>
        </w:rPr>
        <w:t xml:space="preserve">Where applicable, the estimation standard </w:t>
      </w:r>
      <w:r w:rsidRPr="007F2D48">
        <w:rPr>
          <w:b w:val="0"/>
          <w:bCs w:val="0"/>
          <w:color w:val="auto"/>
        </w:rPr>
        <w:t>deviation is given after the ± sign.</w:t>
      </w:r>
      <w:r>
        <w:rPr>
          <w:b w:val="0"/>
          <w:bCs w:val="0"/>
          <w:color w:val="auto"/>
        </w:rPr>
        <w:t xml:space="preserve"> * denotes cases where the best model had a parameter fixed. – denotes cases where the selected 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is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70FD87B0" w14:textId="00BB61E1" w:rsidR="00464BA0" w:rsidRDefault="00464BA0" w:rsidP="00507681">
      <w:pPr>
        <w:pStyle w:val="Heading2"/>
      </w:pPr>
      <w:r>
        <w:t>Competition model</w:t>
      </w:r>
    </w:p>
    <w:p w14:paraId="18A511A7" w14:textId="0FCAC075" w:rsidR="005F02B4" w:rsidRDefault="00F70C02" w:rsidP="00755D4D">
      <w:r>
        <w:t xml:space="preserve">For modeling growth in 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3BFD4661" w:rsidR="00F70C02" w:rsidRPr="00507681" w:rsidRDefault="00DA403F"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0A554CB0" w:rsidR="002D475F" w:rsidRDefault="00DA403F" w:rsidP="00755D4D">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is a competition coefficient, the ratio between inter- and intra-strain competitions, or the ratio between strain </w:t>
      </w:r>
      <w:r w:rsidR="002D475F">
        <w:rPr>
          <w:i/>
          <w:iCs/>
        </w:rPr>
        <w:t xml:space="preserve">i </w:t>
      </w:r>
      <w:r w:rsidR="002D475F" w:rsidRPr="002D475F">
        <w:t>competitive</w:t>
      </w:r>
      <w:r w:rsidR="002D475F">
        <w:rPr>
          <w:i/>
          <w:iCs/>
        </w:rPr>
        <w:t xml:space="preserve"> </w:t>
      </w:r>
      <w:r w:rsidR="002D475F">
        <w:t xml:space="preserve">effect on cells of strain </w:t>
      </w:r>
      <w:r w:rsidR="002D475F">
        <w:rPr>
          <w:i/>
          <w:iCs/>
        </w:rPr>
        <w:t>j</w:t>
      </w:r>
      <w:r w:rsidR="002D475F">
        <w:t xml:space="preserve"> and its effect on cells from its own strain</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16F8E0A9"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2C65F2F5" w:rsidR="00FB4568" w:rsidRDefault="00FB4568" w:rsidP="00755D4D">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to minimiz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55D4D">
        <w:t>A,C</w:t>
      </w:r>
      <w:r w:rsidR="00353E9F">
        <w:t>)</w:t>
      </w:r>
      <w:r>
        <w:t>.</w:t>
      </w:r>
    </w:p>
    <w:p w14:paraId="2C0CE35C" w14:textId="78A3522E" w:rsidR="00353E9F" w:rsidRDefault="00353E9F" w:rsidP="00507681">
      <w:pPr>
        <w:pStyle w:val="Heading2"/>
      </w:pPr>
      <w:r>
        <w:t>Competition prediction</w:t>
      </w:r>
    </w:p>
    <w:p w14:paraId="3F886ACF" w14:textId="3367B3B5" w:rsidR="003578D2" w:rsidRDefault="00353E9F" w:rsidP="00755D4D">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the </w:t>
      </w:r>
      <w:r w:rsidR="00FB4568" w:rsidRPr="002D475F">
        <w:rPr>
          <w:i/>
          <w:iCs/>
        </w:rPr>
        <w:t>frequenc</w:t>
      </w:r>
      <w:r w:rsidR="008F3527" w:rsidRPr="002D475F">
        <w:rPr>
          <w:i/>
          <w:iCs/>
        </w:rPr>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w:t>
      </w:r>
      <w:r w:rsidR="002D475F">
        <w:t xml:space="preserve">growth in </w:t>
      </w:r>
      <w:r w:rsidR="00FB4568">
        <w:t>a</w:t>
      </w:r>
      <w:r w:rsidR="002D475F">
        <w:t xml:space="preserve"> mixed culture, such as in a</w:t>
      </w:r>
      <w:r w:rsidR="00FB4568">
        <w:t xml:space="preserve"> </w:t>
      </w:r>
      <w:r w:rsidR="003578D2">
        <w:t xml:space="preserve">competition </w:t>
      </w:r>
      <w:r w:rsidR="00755D4D">
        <w:t>experiment.</w:t>
      </w:r>
    </w:p>
    <w:p w14:paraId="71456173" w14:textId="3DD76F43" w:rsidR="002168D9" w:rsidRDefault="002168D9" w:rsidP="002168D9">
      <w:pPr>
        <w:pStyle w:val="Heading2"/>
      </w:pPr>
      <w:r>
        <w:t>Prediction verification</w:t>
      </w:r>
    </w:p>
    <w:p w14:paraId="5685D906" w14:textId="2EED6BB1" w:rsidR="002168D9" w:rsidRDefault="00634C7E" w:rsidP="00E6397D">
      <w:r>
        <w:t xml:space="preserve">To verify our method, we performed </w:t>
      </w:r>
      <w:r w:rsidR="002168D9">
        <w:t xml:space="preserve">growth curve and </w:t>
      </w:r>
      <w:r>
        <w:t xml:space="preserve">competition experiments with two different sets of </w:t>
      </w:r>
      <w:r>
        <w:rPr>
          <w:i/>
          <w:iCs/>
        </w:rPr>
        <w:t xml:space="preserve">Escherichia coli </w:t>
      </w:r>
      <w:r>
        <w:t>strains marked with fluorescent proteins. In set 1, we competed DH5α-GFP vs. TG1-RFP; in set 2 we competed JM109-GFP with MG1655-</w:t>
      </w:r>
      <w:r w:rsidR="00E6397D" w:rsidRPr="00E6397D">
        <w:t>Δ</w:t>
      </w:r>
      <w:r w:rsidR="008404BC">
        <w:t>fnr</w:t>
      </w:r>
      <w:r w:rsidR="00E6397D">
        <w:t>-</w:t>
      </w:r>
      <w:r w:rsidRPr="008404BC">
        <w:t>RFP</w:t>
      </w:r>
      <w:r>
        <w:t xml:space="preserve">. </w:t>
      </w:r>
    </w:p>
    <w:p w14:paraId="7076F3E1" w14:textId="1C5D3579" w:rsidR="00634C7E" w:rsidRDefault="00634C7E" w:rsidP="00755D4D">
      <w:r>
        <w:t>In each competition experiment, we grew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7C50E1B8" w:rsidR="00634C7E" w:rsidRPr="00634C7E" w:rsidRDefault="002168D9" w:rsidP="002168D9">
      <w:r>
        <w:t xml:space="preserve">We compare our model prediction with the exponential model which is most commonly used in the literature to estimate relative fitness from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2168D9">
        <w:rPr>
          <w:noProof/>
        </w:rPr>
        <w:t>(Hall et al. 2014)</w:t>
      </w:r>
      <w:r>
        <w:fldChar w:fldCharType="end"/>
      </w:r>
      <w:r>
        <w:t>. Briefly, the log of population density (</w:t>
      </w:r>
      <m:oMath>
        <m:r>
          <m:rPr>
            <m:sty m:val="p"/>
          </m:rPr>
          <w:rPr>
            <w:rFonts w:ascii="Cambria Math" w:hAnsi="Cambria Math"/>
          </w:rPr>
          <m:t>log⁡</m:t>
        </m:r>
        <m:r>
          <w:rPr>
            <w:rFonts w:ascii="Cambria Math" w:hAnsi="Cambria Math"/>
          </w:rPr>
          <m:t>N</m:t>
        </m:r>
      </m:oMath>
      <w:r>
        <w:t xml:space="preserve">) is drawn vs. time, the inflection point – point of maximum growth rate - is found, the growth rate is estimated from the slope of the tangent line to the inflection point, and fitness is inferred from the ratio of the growth rates </w:t>
      </w:r>
      <w:r>
        <w:fldChar w:fldCharType="begin" w:fldLock="1"/>
      </w:r>
      <w:r w:rsidR="000A6BE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fldChar w:fldCharType="separate"/>
      </w:r>
      <w:r w:rsidRPr="002168D9">
        <w:rPr>
          <w:noProof/>
        </w:rPr>
        <w:t>(Chevin 2011)</w:t>
      </w:r>
      <w:r>
        <w:fldChar w:fldCharType="end"/>
      </w:r>
      <w:r>
        <w:t>.</w:t>
      </w:r>
    </w:p>
    <w:p w14:paraId="2682370D" w14:textId="42D6EC21"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2168D9">
        <w:t>shows the comparison of our method prediction (in green and red solid lines) with data from the competition experiment (colored error bars) and the exponential model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2D37C221" w:rsidR="00755D4D" w:rsidRDefault="00250A68" w:rsidP="00250A68">
      <w:pPr>
        <w:keepNext/>
        <w:jc w:val="center"/>
      </w:pPr>
      <w:r>
        <w:rPr>
          <w:noProof/>
          <w:sz w:val="20"/>
          <w:szCs w:val="20"/>
        </w:rPr>
        <w:drawing>
          <wp:inline distT="0" distB="0" distL="0" distR="0" wp14:anchorId="156BAE8E" wp14:editId="14D0E6ED">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14:paraId="1D85F89C" w14:textId="56B23F7A" w:rsidR="00212934" w:rsidRPr="00212934" w:rsidRDefault="00755D4D" w:rsidP="00250A68">
      <w:pPr>
        <w:pStyle w:val="Caption"/>
        <w:rPr>
          <w:b w:val="0"/>
          <w:bCs w:val="0"/>
          <w:color w:val="auto"/>
          <w:sz w:val="20"/>
          <w:szCs w:val="20"/>
        </w:rPr>
      </w:pPr>
      <w:bookmarkStart w:id="2" w:name="_Ref439853356"/>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Pr="00755D4D">
        <w:rPr>
          <w:noProof/>
          <w:color w:val="auto"/>
        </w:rPr>
        <w:t>3</w:t>
      </w:r>
      <w:r w:rsidRPr="00755D4D">
        <w:rPr>
          <w:color w:val="auto"/>
        </w:rPr>
        <w:fldChar w:fldCharType="end"/>
      </w:r>
      <w:bookmarkEnd w:id="2"/>
      <w:r>
        <w:rPr>
          <w:color w:val="auto"/>
        </w:rPr>
        <w:t>.</w:t>
      </w:r>
      <w:r w:rsidR="002D33FF" w:rsidRPr="00503DBB">
        <w:rPr>
          <w:color w:val="auto"/>
          <w:sz w:val="20"/>
          <w:szCs w:val="20"/>
        </w:rPr>
        <w:t xml:space="preserve"> </w:t>
      </w:r>
      <w:r w:rsidR="00212934" w:rsidRPr="00755D4D">
        <w:rPr>
          <w:color w:val="auto"/>
        </w:rPr>
        <w:t xml:space="preserve">Predicting results of </w:t>
      </w:r>
      <w:r w:rsidR="008C3E22" w:rsidRPr="00755D4D">
        <w:rPr>
          <w:color w:val="auto"/>
        </w:rPr>
        <w:t xml:space="preserve">competition </w:t>
      </w:r>
      <w:r w:rsidR="00212934" w:rsidRPr="00755D4D">
        <w:rPr>
          <w:color w:val="auto"/>
        </w:rPr>
        <w:t>experiments</w:t>
      </w:r>
      <w:r w:rsidR="008C3E22" w:rsidRPr="00755D4D">
        <w:rPr>
          <w:color w:val="auto"/>
        </w:rPr>
        <w:t>.</w:t>
      </w:r>
      <w:r w:rsidR="00212934" w:rsidRPr="00755D4D">
        <w:rPr>
          <w:color w:val="auto"/>
        </w:rPr>
        <w:t xml:space="preserve"> </w:t>
      </w:r>
      <w:r w:rsidR="00212934">
        <w:rPr>
          <w:b w:val="0"/>
          <w:bCs w:val="0"/>
          <w:color w:val="auto"/>
        </w:rPr>
        <w:t xml:space="preserve">Growth of two </w:t>
      </w:r>
      <w:r w:rsidR="00212934">
        <w:rPr>
          <w:b w:val="0"/>
          <w:bCs w:val="0"/>
          <w:i/>
          <w:iCs/>
          <w:color w:val="auto"/>
        </w:rPr>
        <w:t>E. coli</w:t>
      </w:r>
      <w:r w:rsidR="00212934">
        <w:rPr>
          <w:b w:val="0"/>
          <w:bCs w:val="0"/>
          <w:color w:val="auto"/>
        </w:rPr>
        <w:t xml:space="preserve"> in mixed culture, competing for resources. </w:t>
      </w:r>
      <w:r w:rsidR="00250A68">
        <w:rPr>
          <w:color w:val="auto"/>
        </w:rPr>
        <w:t>(A-</w:t>
      </w:r>
      <w:r w:rsidR="00212934">
        <w:rPr>
          <w:color w:val="auto"/>
        </w:rPr>
        <w:t>C</w:t>
      </w:r>
      <w:r w:rsidR="00212934" w:rsidRPr="00212934">
        <w:rPr>
          <w:color w:val="auto"/>
        </w:rPr>
        <w:t>)</w:t>
      </w:r>
      <w:r w:rsidR="00212934">
        <w:rPr>
          <w:color w:val="auto"/>
        </w:rPr>
        <w:t xml:space="preserve"> </w:t>
      </w:r>
      <w:r w:rsidR="00212934">
        <w:rPr>
          <w:b w:val="0"/>
          <w:bCs w:val="0"/>
          <w:color w:val="auto"/>
        </w:rPr>
        <w:t xml:space="preserve">Blue error bars </w:t>
      </w:r>
      <w:r w:rsidR="00250A68">
        <w:rPr>
          <w:b w:val="0"/>
          <w:bCs w:val="0"/>
          <w:color w:val="auto"/>
        </w:rPr>
        <w:t>denote</w:t>
      </w:r>
      <w:r w:rsidR="00212934">
        <w:rPr>
          <w:b w:val="0"/>
          <w:bCs w:val="0"/>
          <w:color w:val="auto"/>
        </w:rPr>
        <w:t xml:space="preserve"> measured total optical density</w:t>
      </w:r>
      <w:r w:rsidR="00250A68">
        <w:rPr>
          <w:b w:val="0"/>
          <w:bCs w:val="0"/>
          <w:color w:val="auto"/>
        </w:rPr>
        <w:t xml:space="preserve"> in mixed culture</w:t>
      </w:r>
      <w:r w:rsidR="00212934">
        <w:rPr>
          <w:b w:val="0"/>
          <w:bCs w:val="0"/>
          <w:color w:val="auto"/>
        </w:rPr>
        <w:t xml:space="preserve">, the solid blue line is the competition model (eq. </w:t>
      </w:r>
      <w:r w:rsidR="00212934" w:rsidRPr="00250A68">
        <w:rPr>
          <w:b w:val="0"/>
          <w:bCs w:val="0"/>
          <w:color w:val="auto"/>
          <w:highlight w:val="yellow"/>
        </w:rPr>
        <w:t>X</w:t>
      </w:r>
      <w:r w:rsidR="00212934">
        <w:rPr>
          <w:b w:val="0"/>
          <w:bCs w:val="0"/>
          <w:color w:val="auto"/>
        </w:rPr>
        <w:t xml:space="preserve">) fitted to the data. The black line represents the exponential model prediction; the green and red dashed lines represent the competition model prediction for each strain. </w:t>
      </w:r>
      <w:r w:rsidR="00212934">
        <w:rPr>
          <w:color w:val="auto"/>
        </w:rPr>
        <w:t>(</w:t>
      </w:r>
      <w:r w:rsidR="00250A68">
        <w:rPr>
          <w:color w:val="auto"/>
        </w:rPr>
        <w:t>D-F</w:t>
      </w:r>
      <w:r w:rsidR="00212934">
        <w:rPr>
          <w:color w:val="auto"/>
        </w:rPr>
        <w:t xml:space="preserve">) </w:t>
      </w:r>
      <w:r w:rsidR="00212934">
        <w:rPr>
          <w:b w:val="0"/>
          <w:bCs w:val="0"/>
          <w:color w:val="auto"/>
        </w:rPr>
        <w:t xml:space="preserve">Green and red error bars are the measured frequencies of the two strains. The dashed green and red lines are the competition model prediction. The dashed black lines are the exponential model prediction. Error bars show mean values ± standard deviation. </w:t>
      </w:r>
      <w:r w:rsidR="00381281">
        <w:rPr>
          <w:b w:val="0"/>
          <w:bCs w:val="0"/>
          <w:color w:val="auto"/>
        </w:rPr>
        <w:t xml:space="preserve">Mean residual squared errors: </w:t>
      </w:r>
      <w:r w:rsidR="00381281" w:rsidRPr="00250A68">
        <w:rPr>
          <w:b w:val="0"/>
          <w:bCs w:val="0"/>
          <w:color w:val="auto"/>
          <w:highlight w:val="yellow"/>
        </w:rPr>
        <w:t>A, 0.00012; C, 0.00011. Estimated competition coefficients: A, a</w:t>
      </w:r>
      <w:r w:rsidR="00381281" w:rsidRPr="00250A68">
        <w:rPr>
          <w:b w:val="0"/>
          <w:bCs w:val="0"/>
          <w:color w:val="auto"/>
          <w:highlight w:val="yellow"/>
          <w:vertAlign w:val="subscript"/>
        </w:rPr>
        <w:t>1</w:t>
      </w:r>
      <w:r w:rsidR="00381281" w:rsidRPr="00250A68">
        <w:rPr>
          <w:b w:val="0"/>
          <w:bCs w:val="0"/>
          <w:color w:val="auto"/>
          <w:highlight w:val="yellow"/>
        </w:rPr>
        <w:t>=10,a</w:t>
      </w:r>
      <w:r w:rsidR="00381281" w:rsidRPr="00250A68">
        <w:rPr>
          <w:b w:val="0"/>
          <w:bCs w:val="0"/>
          <w:color w:val="auto"/>
          <w:highlight w:val="yellow"/>
          <w:vertAlign w:val="subscript"/>
        </w:rPr>
        <w:t>2</w:t>
      </w:r>
      <w:r w:rsidR="00381281" w:rsidRPr="00250A68">
        <w:rPr>
          <w:b w:val="0"/>
          <w:bCs w:val="0"/>
          <w:color w:val="auto"/>
          <w:highlight w:val="yellow"/>
        </w:rPr>
        <w:t>=0.27;</w:t>
      </w:r>
      <w:r w:rsidR="00212934" w:rsidRPr="00250A68">
        <w:rPr>
          <w:b w:val="0"/>
          <w:bCs w:val="0"/>
          <w:color w:val="auto"/>
          <w:highlight w:val="yellow"/>
        </w:rPr>
        <w:t xml:space="preserve"> </w:t>
      </w:r>
      <w:r w:rsidR="00381281" w:rsidRPr="00250A68">
        <w:rPr>
          <w:b w:val="0"/>
          <w:bCs w:val="0"/>
          <w:color w:val="auto"/>
          <w:highlight w:val="yellow"/>
        </w:rPr>
        <w:t>C,</w:t>
      </w:r>
      <w:r w:rsidR="00212934" w:rsidRPr="00250A68">
        <w:rPr>
          <w:b w:val="0"/>
          <w:bCs w:val="0"/>
          <w:color w:val="auto"/>
          <w:highlight w:val="yellow"/>
        </w:rPr>
        <w:t xml:space="preserve"> </w:t>
      </w:r>
      <w:r w:rsidR="00381281" w:rsidRPr="00250A68">
        <w:rPr>
          <w:b w:val="0"/>
          <w:bCs w:val="0"/>
          <w:color w:val="auto"/>
          <w:highlight w:val="yellow"/>
        </w:rPr>
        <w:t>a</w:t>
      </w:r>
      <w:r w:rsidR="00381281" w:rsidRPr="00250A68">
        <w:rPr>
          <w:b w:val="0"/>
          <w:bCs w:val="0"/>
          <w:color w:val="auto"/>
          <w:highlight w:val="yellow"/>
          <w:vertAlign w:val="subscript"/>
        </w:rPr>
        <w:t>1</w:t>
      </w:r>
      <w:r w:rsidR="00381281" w:rsidRPr="00250A68">
        <w:rPr>
          <w:b w:val="0"/>
          <w:bCs w:val="0"/>
          <w:color w:val="auto"/>
          <w:highlight w:val="yellow"/>
        </w:rPr>
        <w:t>=3.7, a</w:t>
      </w:r>
      <w:r w:rsidR="00381281" w:rsidRPr="00250A68">
        <w:rPr>
          <w:b w:val="0"/>
          <w:bCs w:val="0"/>
          <w:color w:val="auto"/>
          <w:highlight w:val="yellow"/>
          <w:vertAlign w:val="subscript"/>
        </w:rPr>
        <w:t>2</w:t>
      </w:r>
      <w:r w:rsidR="00381281" w:rsidRPr="00250A68">
        <w:rPr>
          <w:b w:val="0"/>
          <w:bCs w:val="0"/>
          <w:color w:val="auto"/>
          <w:highlight w:val="yellow"/>
        </w:rPr>
        <w:t>=2.</w:t>
      </w:r>
    </w:p>
    <w:p w14:paraId="1BFDFE5C" w14:textId="19F1B9E6" w:rsidR="002D33FF" w:rsidRDefault="002D33FF" w:rsidP="00507681">
      <w:r>
        <w:br w:type="page"/>
      </w:r>
    </w:p>
    <w:p w14:paraId="2D753749" w14:textId="77AF674C" w:rsidR="003578D2" w:rsidRDefault="008F3527" w:rsidP="00507681">
      <w:pPr>
        <w:pStyle w:val="Heading2"/>
      </w:pPr>
      <w:r>
        <w:t>Fitness</w:t>
      </w:r>
      <w:r w:rsidR="00542096" w:rsidRPr="00A362F7">
        <w:t xml:space="preserve"> </w:t>
      </w:r>
      <w:r w:rsidR="006E28DC" w:rsidRPr="00A362F7">
        <w:t>inference</w:t>
      </w:r>
    </w:p>
    <w:p w14:paraId="7E901878" w14:textId="42FB4400" w:rsidR="002D475F" w:rsidRDefault="002D475F" w:rsidP="002D475F">
      <w:r>
        <w:t xml:space="preserve">The best way to estimate relative fitness of two strains is by performing pairwise competition assays: growing them in mixed culture and measuring the change in their frequencies over time. Our method allows </w:t>
      </w:r>
      <w:r w:rsidR="00250A68">
        <w:t>doing</w:t>
      </w:r>
      <w:r>
        <w:t xml:space="preserve"> this by simply measuring their densities in mono- and mixed culture, without requiring direct measurement of strain frequencies, thus allowing the estimation of fitness in a simpler, more cost-effective, way. </w:t>
      </w:r>
    </w:p>
    <w:p w14:paraId="04D6C044" w14:textId="03642F26" w:rsidR="00895982" w:rsidRDefault="008F3527" w:rsidP="002D475F">
      <w:r>
        <w:t>A</w:t>
      </w:r>
      <w:r w:rsidR="00895982">
        <w:t xml:space="preserve"> common method for estimating relative fitness or selection coefficients from pairwise competition results is </w:t>
      </w:r>
      <w:r w:rsidR="0089598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DA403F"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08971092" w:rsidR="00406968" w:rsidRDefault="00895982" w:rsidP="002D475F">
      <w:pPr>
        <w:rPr>
          <w:rFonts w:asciiTheme="minorHAnsi" w:hAnsiTheme="minorHAnsi"/>
        </w:rPr>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w:t>
      </w:r>
      <w:r w:rsidR="002D475F">
        <w:t>relative fitness</w:t>
      </w:r>
      <w:r w:rsidR="001D731C">
        <w:t xml:space="preserve"> of the strain of interest (</w:t>
      </w:r>
      <w:r w:rsidR="001D731C" w:rsidRPr="008F3527">
        <w:rPr>
          <w:highlight w:val="yellow"/>
        </w:rPr>
        <w:t>Fig. 1D</w:t>
      </w:r>
      <w:r w:rsidR="001D731C">
        <w:t>).</w:t>
      </w:r>
    </w:p>
    <w:p w14:paraId="531DA89C" w14:textId="77777777" w:rsidR="00406968" w:rsidRDefault="00406968" w:rsidP="00507681">
      <w:pPr>
        <w:pStyle w:val="Heading1"/>
      </w:pPr>
      <w:r>
        <w:t>Discussion</w:t>
      </w:r>
    </w:p>
    <w:p w14:paraId="30C799EF" w14:textId="0F722787" w:rsidR="00634C7E" w:rsidRDefault="00E95165" w:rsidP="00250A68">
      <w:r>
        <w:t xml:space="preserve">We present a </w:t>
      </w:r>
      <w:r w:rsidR="005226B0">
        <w:t xml:space="preserve">new computational </w:t>
      </w:r>
      <w:r>
        <w:t xml:space="preserve">method to predict the </w:t>
      </w:r>
      <w:r w:rsidR="00250A68">
        <w:t xml:space="preserve">growth in a mixed culture </w:t>
      </w:r>
      <w:r w:rsidR="007A5D05">
        <w:t xml:space="preserve">from </w:t>
      </w:r>
      <w:r>
        <w:t xml:space="preserve">growth curves </w:t>
      </w:r>
      <w:r w:rsidR="008F3527">
        <w:t>of mono- and mixed cultures</w:t>
      </w:r>
      <w:r w:rsidR="000F5388">
        <w:t xml:space="preserve">, without measuring frequencies of strains in </w:t>
      </w:r>
      <w:r w:rsidR="00250A68">
        <w:t xml:space="preserve">the </w:t>
      </w:r>
      <w:r w:rsidR="000F5388">
        <w:t>mixed culture</w:t>
      </w:r>
      <w:r>
        <w:t>.</w:t>
      </w:r>
      <w:r w:rsidR="005226B0">
        <w:t xml:space="preserve"> </w:t>
      </w:r>
      <w:r w:rsidR="00634C7E">
        <w:t>We tested and verified our method, which performed well and better than the model commonly used in the literature.</w:t>
      </w:r>
    </w:p>
    <w:p w14:paraId="5A0F99F2" w14:textId="29632B6E" w:rsidR="000A6BEB" w:rsidRDefault="000A6BEB" w:rsidP="00250A68">
      <w:r>
        <w:t xml:space="preserve">We have released an open-source software package called </w:t>
      </w:r>
      <w:r w:rsidRPr="000A6BEB">
        <w:rPr>
          <w:i/>
          <w:iCs/>
        </w:rPr>
        <w:t>Curveball</w:t>
      </w:r>
      <w:r w:rsidRPr="000A6BEB">
        <w:t xml:space="preserve"> </w:t>
      </w:r>
      <w:r>
        <w:t>which implements our method (</w:t>
      </w:r>
      <w:hyperlink r:id="rId13" w:history="1">
        <w:r w:rsidRPr="006456E2">
          <w:rPr>
            <w:rStyle w:val="Hyperlink"/>
          </w:rPr>
          <w:t>http://curveball.yoavram.com</w:t>
        </w:r>
      </w:hyperlink>
      <w:r>
        <w:t xml:space="preserve"> and </w:t>
      </w:r>
      <w:hyperlink r:id="rId14"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w:t>
      </w:r>
    </w:p>
    <w:p w14:paraId="567E758A" w14:textId="61B4FB26" w:rsidR="005226B0" w:rsidRDefault="00250A68" w:rsidP="00250A68">
      <w:r>
        <w:t>G</w:t>
      </w:r>
      <w:r w:rsidR="005226B0">
        <w:t xml:space="preserve">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BF715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d48f9fea-e38a-44de-ac34-4311c53f344b" ] } ], "mendeley" : { "formattedCitation" : "(Concepci\u00f3n-Acevedo et al. 2015; Wiser and Lenski 2015; Hegreness et al. 2006; Gallet et al. 2012b)", "plainTextFormattedCitation" : "(Concepci\u00f3n-Acevedo et al. 2015; Wiser and Lenski 2015; Hegreness et al. 2006; Gallet et al. 2012b)", "previouslyFormattedCitation" : "(Concepci\u00f3n-Acevedo et al. 2015; Wiser and Lenski 2015; Hegreness et al. 2006; Gallet et al. 2012b)" }, "properties" : { "noteIndex" : 0 }, "schema" : "https://github.com/citation-style-language/schema/raw/master/csl-citation.json" }</w:instrText>
      </w:r>
      <w:r w:rsidR="00044070">
        <w:fldChar w:fldCharType="separate"/>
      </w:r>
      <w:r w:rsidR="00223CEC" w:rsidRPr="00223CEC">
        <w:rPr>
          <w:noProof/>
        </w:rPr>
        <w:t>(Concepción-Acevedo et al. 2015; Wiser and Lenski 2015; Hegreness et al. 2006; Gallet et al. 2012b)</w:t>
      </w:r>
      <w:r w:rsidR="00044070">
        <w:fldChar w:fldCharType="end"/>
      </w:r>
      <w:r w:rsidR="005226B0">
        <w:t xml:space="preserve">. As automatic 96-well microplate readers become more and </w:t>
      </w:r>
      <w:r w:rsidR="00096923">
        <w:t xml:space="preserve">more </w:t>
      </w:r>
      <w:r w:rsidR="006147AD">
        <w:t>common</w:t>
      </w:r>
      <w:r w:rsidR="00096923">
        <w:t xml:space="preserve"> in microbiology</w:t>
      </w:r>
      <w:r w:rsidR="005226B0">
        <w:t xml:space="preserve"> labs,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r w:rsidR="000A6BEB">
        <w:t xml:space="preserve"> </w:t>
      </w:r>
      <w:r w:rsidR="000A6BEB" w:rsidRPr="00FD5DB1">
        <w:t xml:space="preserve">Importantly, </w:t>
      </w:r>
      <w:r>
        <w:t xml:space="preserve">our method </w:t>
      </w:r>
      <w:r w:rsidR="000A6BEB" w:rsidRPr="00FD5DB1">
        <w:t xml:space="preserve">does not only result in </w:t>
      </w:r>
      <w:r w:rsidR="000A6BEB">
        <w:t>a</w:t>
      </w:r>
      <w:r w:rsidR="000A6BEB" w:rsidRPr="00FD5DB1">
        <w:t xml:space="preserve"> </w:t>
      </w:r>
      <w:r w:rsidR="000A6BEB">
        <w:t>simpler</w:t>
      </w:r>
      <w:r w:rsidR="000A6BEB" w:rsidRPr="00FD5DB1">
        <w:t xml:space="preserve"> and </w:t>
      </w:r>
      <w:r w:rsidR="000A6BEB">
        <w:t>more cost-effective</w:t>
      </w:r>
      <w:r w:rsidR="000A6BEB" w:rsidRPr="00FD5DB1">
        <w:t xml:space="preserve"> approach to high-throughput </w:t>
      </w:r>
      <w:r w:rsidR="000A6BEB">
        <w:t>fitness inference</w:t>
      </w:r>
      <w:r w:rsidR="000A6BEB" w:rsidRPr="00FD5DB1">
        <w:t xml:space="preserve">, but also </w:t>
      </w:r>
      <w:r w:rsidR="000A6BEB">
        <w:t>provides</w:t>
      </w:r>
      <w:r w:rsidR="000A6BEB" w:rsidRPr="00FD5DB1">
        <w:t xml:space="preserve"> information on the specific </w:t>
      </w:r>
      <w:r w:rsidR="000A6BEB">
        <w:t xml:space="preserve">growth </w:t>
      </w:r>
      <w:r w:rsidR="000A6BEB" w:rsidRPr="00FD5DB1">
        <w:t xml:space="preserve">traits that </w:t>
      </w:r>
      <w:r w:rsidR="000A6BEB">
        <w:t>contribute to differences in</w:t>
      </w:r>
      <w:r w:rsidR="000A6BEB" w:rsidRPr="00FD5DB1">
        <w:t xml:space="preserve"> </w:t>
      </w:r>
      <w:r w:rsidR="000A6BEB">
        <w:t>fitness</w:t>
      </w:r>
      <w:r w:rsidR="000A6BEB" w:rsidRPr="00FD5DB1">
        <w:t>.</w:t>
      </w:r>
      <w:r w:rsidR="000A6BEB">
        <w:t xml:space="preserve"> </w:t>
      </w:r>
      <w:r w:rsidR="000A6BEB" w:rsidRPr="000A6BEB">
        <w:t xml:space="preserve">By providing researchers with a simple yet powerful method to estimate and interpret fitness, </w:t>
      </w:r>
      <w:r w:rsidR="000A6BEB">
        <w:t>we hope our research</w:t>
      </w:r>
      <w:r w:rsidR="000A6BEB" w:rsidRPr="000A6BEB">
        <w:t xml:space="preserve"> will help to standardize the way fitness is measured and reported and improve communication between empirical and theoretical evolutionary biologists and ecologists.</w:t>
      </w:r>
    </w:p>
    <w:p w14:paraId="4C7003BA" w14:textId="71B6AD7B" w:rsidR="00920F1D" w:rsidRDefault="00920F1D" w:rsidP="00507681">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 xml:space="preserve">several disadvantages: (i)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36C5031A" w:rsidR="00406968" w:rsidRDefault="005226B0" w:rsidP="000F5388">
      <w:r>
        <w:t>T</w:t>
      </w:r>
      <w:r w:rsidR="00406968">
        <w:t xml:space="preserve">he </w:t>
      </w:r>
      <w:r>
        <w:t>growth model</w:t>
      </w:r>
      <w:r w:rsidR="00406968">
        <w:t xml:space="preserve"> </w:t>
      </w:r>
      <w:r>
        <w:t xml:space="preserve">that we use - the Baranyi-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We have also shown here that it can be derived from a resource consumption perspective (Appendix A) and that it can be extended to competition model with multiple strains under the assumption of resource competition (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 xml:space="preserve">of the monoculture model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mixed culture model</w:t>
      </w:r>
      <w:r w:rsidR="00406968">
        <w:t xml:space="preserve"> is used to predict the competition</w:t>
      </w:r>
      <w:r w:rsidR="00096923">
        <w:t xml:space="preserve"> dynamic</w:t>
      </w:r>
      <w:r w:rsidR="000F5388">
        <w:t>s</w:t>
      </w:r>
    </w:p>
    <w:p w14:paraId="77F17907" w14:textId="7E4D73F3" w:rsidR="00E95165" w:rsidRPr="00555009" w:rsidRDefault="00E95165" w:rsidP="000A6BEB">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social or sexual selection, mutualism, 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This can be of tremendous values,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2F8EF8FD" w:rsidR="00096923" w:rsidRDefault="00E50794" w:rsidP="000F5388">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0F5388">
        <w:t xml:space="preserve">growth and </w:t>
      </w:r>
      <w:r>
        <w:t xml:space="preserve">competition </w:t>
      </w:r>
      <w:r w:rsidR="000F5388">
        <w:t>in 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interpret growth in mixed culture and </w:t>
      </w:r>
      <w:r w:rsidR="00096923">
        <w:t xml:space="preserve">competition </w:t>
      </w:r>
      <w:r>
        <w:t>experiments</w:t>
      </w:r>
      <w:r w:rsidR="000F5388">
        <w:t>.</w:t>
      </w:r>
    </w:p>
    <w:p w14:paraId="38E2EFE2" w14:textId="14E1166D" w:rsidR="002D33FF" w:rsidRDefault="00F80CD3" w:rsidP="00051459">
      <w:pPr>
        <w:pStyle w:val="Heading1"/>
      </w:pPr>
      <w:bookmarkStart w:id="3" w:name="_Ref439853427"/>
      <w:r>
        <w:t xml:space="preserve">Materials and </w:t>
      </w:r>
      <w:r w:rsidR="00051459">
        <w:t>Methods</w:t>
      </w:r>
      <w:bookmarkEnd w:id="3"/>
    </w:p>
    <w:p w14:paraId="53E1A465" w14:textId="712547F9" w:rsidR="00F80CD3" w:rsidRDefault="00F80CD3" w:rsidP="00E6397D">
      <w:r w:rsidRPr="00863AA2">
        <w:rPr>
          <w:b/>
          <w:bCs/>
        </w:rPr>
        <w:t>Strains</w:t>
      </w:r>
      <w:r w:rsidR="00086EFC" w:rsidRPr="00863AA2">
        <w:rPr>
          <w:b/>
          <w:bCs/>
        </w:rPr>
        <w:t xml:space="preserve"> and plasmids</w:t>
      </w:r>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E6397D">
        <w:t xml:space="preserve">and K12 MG1655 </w:t>
      </w:r>
      <w:r w:rsidR="00863AA2">
        <w:t>Δ</w:t>
      </w:r>
      <w:r w:rsidR="00E6397D">
        <w:t>fnr</w:t>
      </w:r>
      <w:r w:rsidR="00863AA2">
        <w:t xml:space="preserve"> were used as a host in all the experiments. Plasmids</w:t>
      </w:r>
      <w:r w:rsidR="00863AA2" w:rsidRPr="00AF5049">
        <w:t xml:space="preserve"> </w:t>
      </w:r>
      <w:r w:rsidR="00863AA2">
        <w:t>containing a GFP or RFP gene, and genes conferring resistance to kanamycin (Kan</w:t>
      </w:r>
      <w:r w:rsidR="00863AA2" w:rsidRPr="00086EFC">
        <w:rPr>
          <w:vertAlign w:val="superscript"/>
        </w:rPr>
        <w:t>R</w:t>
      </w:r>
      <w:r w:rsidR="00863AA2">
        <w:t>) and chloramphenicol (Cap</w:t>
      </w:r>
      <w:r w:rsidR="00863AA2" w:rsidRPr="00086EFC">
        <w:rPr>
          <w:vertAlign w:val="superscript"/>
        </w:rPr>
        <w:t>R</w:t>
      </w:r>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and in </w:t>
      </w:r>
      <w:r w:rsidR="00272B10" w:rsidRPr="00086EFC">
        <w:rPr>
          <w:highlight w:val="yellow"/>
        </w:rPr>
        <w:t>Fig. SX</w:t>
      </w:r>
      <w:r w:rsidR="00863AA2">
        <w:t xml:space="preserve">. All experiments were performed in LB media with </w:t>
      </w:r>
      <w:r w:rsidR="00863AA2" w:rsidRPr="00086EFC">
        <w:t>3</w:t>
      </w:r>
      <w:r w:rsidR="00863AA2">
        <w:t>0</w:t>
      </w:r>
      <w:r w:rsidR="00863AA2" w:rsidRPr="00086EFC">
        <w:t xml:space="preserve"> μg/mL</w:t>
      </w:r>
      <w:r w:rsidR="00863AA2">
        <w:t xml:space="preserve"> kanamycin and </w:t>
      </w:r>
      <w:r w:rsidR="00863AA2" w:rsidRPr="00086EFC">
        <w:t xml:space="preserve">34 μg/mL </w:t>
      </w:r>
      <w:r w:rsidR="00863AA2">
        <w:t>chloramphenicol.</w:t>
      </w:r>
      <w:r w:rsidR="00272B10">
        <w:t xml:space="preserve"> Fluorescence was confirmed using </w:t>
      </w:r>
      <w:r w:rsidR="00272B10">
        <w:t>fluorescent microscopy (</w:t>
      </w:r>
      <w:r w:rsidR="00272B10" w:rsidRPr="00D042EE">
        <w:t>Nikon Eclipe Ti</w:t>
      </w:r>
      <w:r w:rsidR="00272B10" w:rsidRPr="00086EFC">
        <w:rPr>
          <w:highlight w:val="yellow"/>
        </w:rPr>
        <w:t xml:space="preserve">, Fig. </w:t>
      </w:r>
      <w:r w:rsidR="00272B10">
        <w:rPr>
          <w:highlight w:val="yellow"/>
        </w:rPr>
        <w:t>S</w:t>
      </w:r>
      <w:r w:rsidR="00272B10" w:rsidRPr="00086EFC">
        <w:rPr>
          <w:highlight w:val="yellow"/>
        </w:rPr>
        <w:t>X</w:t>
      </w:r>
      <w:r w:rsidR="00272B10">
        <w:t>).</w:t>
      </w:r>
    </w:p>
    <w:p w14:paraId="61494544" w14:textId="20B19F57" w:rsidR="00863AA2" w:rsidRDefault="001F25C6" w:rsidP="00272B10">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LB and grown overnight at 30</w:t>
      </w:r>
      <w:r w:rsidR="00863AA2">
        <w:rPr>
          <w:rFonts w:ascii="Arial" w:hAnsi="Arial" w:cs="Arial"/>
        </w:rPr>
        <w:t>°</w:t>
      </w:r>
      <w:r w:rsidR="00863AA2">
        <w:t xml:space="preserve">C with shaking. Saturated overnight cultures were diluted into fresh media so that the OD will be above the OD of blank media (1:1-1:20 dilution </w:t>
      </w:r>
      <w:r w:rsidR="00272B10">
        <w:t>rate</w:t>
      </w:r>
      <w:r w:rsidR="00863AA2">
        <w:t>). In experiments without lag phase, cultures were grown for 3-5 hours after dilution, in 30</w:t>
      </w:r>
      <w:r w:rsidR="00863AA2">
        <w:rPr>
          <w:rFonts w:ascii="Arial" w:hAnsi="Arial" w:cs="Arial"/>
        </w:rPr>
        <w:t>°</w:t>
      </w:r>
      <w:r w:rsidR="00863AA2">
        <w:t xml:space="preserve">C, their OD monitored until the exponential growth phase was reached. These cells were then inoculated into 100 </w:t>
      </w:r>
      <w:r w:rsidR="00863AA2" w:rsidRPr="00086EFC">
        <w:t>μ</w:t>
      </w:r>
      <w:r w:rsidR="00863AA2">
        <w:t>L LB in a 96-wells flat-bottom microplate (</w:t>
      </w:r>
      <w:r w:rsidR="00863AA2" w:rsidRPr="000E4439">
        <w:t>Costar</w:t>
      </w:r>
      <w:r w:rsidR="00863AA2">
        <w:t>) as following:</w:t>
      </w:r>
    </w:p>
    <w:p w14:paraId="52F319E5" w14:textId="77777777" w:rsidR="00863AA2" w:rsidRDefault="00863AA2" w:rsidP="00863AA2">
      <w:pPr>
        <w:pStyle w:val="ListParagraph"/>
        <w:numPr>
          <w:ilvl w:val="0"/>
          <w:numId w:val="1"/>
        </w:numPr>
      </w:pPr>
      <w:r>
        <w:t>36-48 wells containing a monoculture of a GFP-labeled strain</w:t>
      </w:r>
    </w:p>
    <w:p w14:paraId="53353803" w14:textId="77777777" w:rsidR="00863AA2" w:rsidRDefault="00863AA2" w:rsidP="00863AA2">
      <w:pPr>
        <w:pStyle w:val="ListParagraph"/>
        <w:numPr>
          <w:ilvl w:val="0"/>
          <w:numId w:val="1"/>
        </w:numPr>
      </w:pPr>
      <w:r>
        <w:t>34-46 wells containing a monoculture of a RFP-labeled strain</w:t>
      </w:r>
    </w:p>
    <w:p w14:paraId="3BB2B26B" w14:textId="77777777" w:rsidR="00863AA2" w:rsidRDefault="00863AA2" w:rsidP="00863AA2">
      <w:pPr>
        <w:pStyle w:val="ListParagraph"/>
        <w:numPr>
          <w:ilvl w:val="0"/>
          <w:numId w:val="1"/>
        </w:numPr>
      </w:pPr>
      <w:r>
        <w:t>48-72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77777777" w:rsidR="00863AA2" w:rsidRDefault="00863AA2" w:rsidP="00863AA2">
      <w:pPr>
        <w:ind w:firstLine="0"/>
        <w:rPr>
          <w:vertAlign w:val="subscript"/>
        </w:rPr>
      </w:pPr>
      <w:r>
        <w:t xml:space="preserve"> The cultures were grown at 30</w:t>
      </w:r>
      <w:r>
        <w:rPr>
          <w:rFonts w:ascii="Arial" w:hAnsi="Arial" w:cs="Arial"/>
        </w:rPr>
        <w:t>°</w:t>
      </w:r>
      <w:r>
        <w:t xml:space="preserve">C in an automatic microplate reader (Tecan infinite F200 Pro). </w:t>
      </w:r>
      <w:r w:rsidRPr="000E4439">
        <w:t>OD</w:t>
      </w:r>
      <w:r w:rsidRPr="000E4439">
        <w:rPr>
          <w:vertAlign w:val="subscript"/>
        </w:rPr>
        <w:t>595</w:t>
      </w:r>
      <w:r>
        <w:t xml:space="preserve"> </w:t>
      </w:r>
      <w:r w:rsidRPr="00223CEC">
        <w:t>readi</w:t>
      </w:r>
      <w:r>
        <w:t xml:space="preserve">ngs were taken </w:t>
      </w:r>
      <w:r w:rsidRPr="00257515">
        <w:t>every 10 minutes</w:t>
      </w:r>
      <w:r>
        <w:t xml:space="preserve"> with continuous shaking between readings.</w:t>
      </w:r>
    </w:p>
    <w:p w14:paraId="7B56C8BE" w14:textId="6F6FEE5F" w:rsidR="00863AA2" w:rsidRDefault="00863AA2" w:rsidP="00272B10">
      <w:r>
        <w:t>Samples were taken from the incubated microplate at the beginning of the experiment and once an hour for 6-8 hours: 1-10 µL were removed from 4 wells (different wells for each sample), and diluted into cold PBS</w:t>
      </w:r>
      <w:r w:rsidR="00272B10" w:rsidRPr="00272B10">
        <w:rPr>
          <w:vertAlign w:val="superscript"/>
        </w:rPr>
        <w:t>+</w:t>
      </w:r>
      <w:r w:rsidR="00272B10">
        <w:t xml:space="preserve"> </w:t>
      </w:r>
      <w:r>
        <w:t xml:space="preserve">buffer. These samples were analyzed with a fluorescent cell sorter (Miltenyi Biotec MACSQuant VYB) to count the number of GFP- and RFP-labeled cells (GFP was detected with the 488nm/520(50)nm FITC laser; RFP was detected with the 561nm/615(20)nm dsRed laser). Samples were further diluted to allow precise detection in the cell sorter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b8baa827-c70c-419f-8430-616de02dd18e" ] } ], "mendeley" : { "formattedCitation" : "(Gallet et al. 2012a)", "plainTextFormattedCitation" : "(Gallet et al. 2012a)", "previouslyFormattedCitation" : "(Gallet et al. 2012a)" }, "properties" : { "noteIndex" : 0 }, "schema" : "https://github.com/citation-style-language/schema/raw/master/csl-citation.json" }</w:instrText>
      </w:r>
      <w:r>
        <w:fldChar w:fldCharType="separate"/>
      </w:r>
      <w:r w:rsidRPr="00223CEC">
        <w:rPr>
          <w:noProof/>
        </w:rPr>
        <w:t>(Gallet et al. 2012a)</w:t>
      </w:r>
      <w:r>
        <w:fldChar w:fldCharType="end"/>
      </w:r>
      <w:r>
        <w:t xml:space="preserve">, see </w:t>
      </w:r>
      <w:r w:rsidRPr="001F25C6">
        <w:rPr>
          <w:highlight w:val="yellow"/>
        </w:rPr>
        <w:t>Table SX</w:t>
      </w:r>
      <w:r>
        <w:t xml:space="preserve"> for details.</w:t>
      </w:r>
    </w:p>
    <w:p w14:paraId="4B60256C" w14:textId="1B6E11CB" w:rsidR="00863AA2" w:rsidRDefault="00272B10" w:rsidP="00863AA2">
      <w:r>
        <w:t>F</w:t>
      </w:r>
      <w:r>
        <w:t xml:space="preserve">luorescent </w:t>
      </w:r>
      <w:r>
        <w:t>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r w:rsidR="00863AA2" w:rsidRPr="00257515">
        <w:rPr>
          <w:i/>
          <w:iCs/>
        </w:rPr>
        <w:t>flowPeaks</w:t>
      </w:r>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74FC8D1F" w14:textId="2A5F549B" w:rsidR="00751B77" w:rsidRDefault="001E36D9" w:rsidP="00751B77">
      <w:r>
        <w:rPr>
          <w:b/>
          <w:bCs/>
        </w:rPr>
        <w:t xml:space="preserve">Data </w:t>
      </w:r>
      <w:r w:rsidR="00E90C5B" w:rsidRPr="00863AA2">
        <w:rPr>
          <w:b/>
          <w:bCs/>
        </w:rPr>
        <w:t>analysis</w:t>
      </w:r>
      <w:r w:rsidR="00863AA2" w:rsidRPr="00863AA2">
        <w:rPr>
          <w:b/>
          <w:bCs/>
        </w:rPr>
        <w:t xml:space="preserve">. </w:t>
      </w:r>
      <w:r w:rsidR="00863AA2">
        <w:t xml:space="preserve">Growth curve data was analyzed using </w:t>
      </w:r>
      <w:r w:rsidR="00863AA2">
        <w:rPr>
          <w:i/>
          <w:iCs/>
        </w:rPr>
        <w:t>Curveball</w:t>
      </w:r>
      <w:r w:rsidR="00863AA2">
        <w:t xml:space="preserve">, an </w:t>
      </w:r>
      <w:r w:rsidR="00272B10">
        <w:t xml:space="preserve">new </w:t>
      </w:r>
      <w:r w:rsidR="00863AA2">
        <w:t xml:space="preserve">open-sourc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863AA2">
        <w:t xml:space="preserve"> package that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interface (API) and </w:t>
      </w:r>
      <w:r w:rsidR="00863AA2">
        <w:t>a command line interface</w:t>
      </w:r>
      <w:r w:rsidR="00272B10">
        <w:t>,</w:t>
      </w:r>
      <w:r w:rsidR="00863AA2">
        <w:t xml:space="preserve"> and therefore doesn't require programming skills. </w:t>
      </w:r>
      <w:r w:rsidR="00751B77">
        <w:rPr>
          <w:i/>
          <w:iCs/>
        </w:rPr>
        <w:t>Curveball</w:t>
      </w:r>
      <w:r w:rsidR="00751B77">
        <w:t xml:space="preserve"> makes use of several python packages: NumPy </w:t>
      </w:r>
      <w:r w:rsidR="00751B77">
        <w:fldChar w:fldCharType="begin" w:fldLock="1"/>
      </w:r>
      <w:r w:rsidR="00751B77">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van der Walt, Colbert, and Varoquaux 2011)", "plainTextFormattedCitation" : "(van der Walt, Colbert, and Varoquaux 2011)", "previouslyFormattedCitation" : "(Ste\u0301fan van der Walt, Colbert, and Varoquaux 2011)" }, "properties" : { "noteIndex" : 0 }, "schema" : "https://github.com/citation-style-language/schema/raw/master/csl-citation.json" }</w:instrText>
      </w:r>
      <w:r w:rsidR="00751B77">
        <w:fldChar w:fldCharType="separate"/>
      </w:r>
      <w:r w:rsidR="00751B77" w:rsidRPr="00052DE4">
        <w:rPr>
          <w:noProof/>
        </w:rPr>
        <w:t>(van der Walt, Colbert, and Varoquaux 2011)</w:t>
      </w:r>
      <w:r w:rsidR="00751B77">
        <w:fldChar w:fldCharType="end"/>
      </w:r>
      <w:r w:rsidR="00751B77">
        <w:t xml:space="preserve">, SciPy </w:t>
      </w:r>
      <w:r w:rsidR="00751B77">
        <w:fldChar w:fldCharType="begin" w:fldLock="1"/>
      </w:r>
      <w:r w:rsidR="00751B77">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rsidR="00751B77">
        <w:fldChar w:fldCharType="separate"/>
      </w:r>
      <w:r w:rsidR="00751B77" w:rsidRPr="00E90C5B">
        <w:rPr>
          <w:noProof/>
        </w:rPr>
        <w:t>(Jones et al. 2001)</w:t>
      </w:r>
      <w:r w:rsidR="00751B77">
        <w:fldChar w:fldCharType="end"/>
      </w:r>
      <w:r w:rsidR="00751B77">
        <w:t xml:space="preserve">, Matplotlib </w:t>
      </w:r>
      <w:r w:rsidR="00751B77">
        <w:fldChar w:fldCharType="begin" w:fldLock="1"/>
      </w:r>
      <w:r w:rsidR="00751B77">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00751B77">
        <w:fldChar w:fldCharType="separate"/>
      </w:r>
      <w:r w:rsidR="00751B77" w:rsidRPr="00E90C5B">
        <w:rPr>
          <w:noProof/>
        </w:rPr>
        <w:t>(Hunter 2007)</w:t>
      </w:r>
      <w:r w:rsidR="00751B77">
        <w:fldChar w:fldCharType="end"/>
      </w:r>
      <w:r w:rsidR="00751B77">
        <w:t xml:space="preserve">, Pandas </w:t>
      </w:r>
      <w:r w:rsidR="00751B77">
        <w:fldChar w:fldCharType="begin" w:fldLock="1"/>
      </w:r>
      <w:r w:rsidR="00751B7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751B77">
        <w:fldChar w:fldCharType="separate"/>
      </w:r>
      <w:r w:rsidR="00751B77" w:rsidRPr="00814C7A">
        <w:rPr>
          <w:noProof/>
        </w:rPr>
        <w:t>(McKinney 2010)</w:t>
      </w:r>
      <w:r w:rsidR="00751B77">
        <w:fldChar w:fldCharType="end"/>
      </w:r>
      <w:r w:rsidR="00751B77">
        <w:t xml:space="preserve">, Seaborn </w:t>
      </w:r>
      <w:r w:rsidR="00751B77">
        <w:fldChar w:fldCharType="begin" w:fldLock="1"/>
      </w:r>
      <w:r w:rsidR="00751B77">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751B77">
        <w:fldChar w:fldCharType="separate"/>
      </w:r>
      <w:r w:rsidR="00751B77" w:rsidRPr="00814C7A">
        <w:rPr>
          <w:noProof/>
        </w:rPr>
        <w:t>(Waskom et al. 2015)</w:t>
      </w:r>
      <w:r w:rsidR="00751B77">
        <w:fldChar w:fldCharType="end"/>
      </w:r>
      <w:r w:rsidR="00751B77">
        <w:t xml:space="preserve">, LMFIT </w:t>
      </w:r>
      <w:r w:rsidR="00751B77">
        <w:fldChar w:fldCharType="begin" w:fldLock="1"/>
      </w:r>
      <w:r w:rsidR="00751B77">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751B77">
        <w:fldChar w:fldCharType="separate"/>
      </w:r>
      <w:r w:rsidR="00751B77" w:rsidRPr="00E90C5B">
        <w:rPr>
          <w:noProof/>
        </w:rPr>
        <w:t>(Newville et al. 2014)</w:t>
      </w:r>
      <w:r w:rsidR="00751B77">
        <w:fldChar w:fldCharType="end"/>
      </w:r>
      <w:r w:rsidR="00751B77">
        <w:t xml:space="preserve">, Scikit-learn </w:t>
      </w:r>
      <w:r w:rsidR="00751B77">
        <w:fldChar w:fldCharType="begin" w:fldLock="1"/>
      </w:r>
      <w:r w:rsidR="00751B77">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 "properties" : { "noteIndex" : 0 }, "schema" : "https://github.com/citation-style-language/schema/raw/master/csl-citation.json" }</w:instrText>
      </w:r>
      <w:r w:rsidR="00751B77">
        <w:fldChar w:fldCharType="separate"/>
      </w:r>
      <w:r w:rsidR="00751B77" w:rsidRPr="00052DE4">
        <w:rPr>
          <w:noProof/>
        </w:rPr>
        <w:t>(Pedregosa et al. 2011)</w:t>
      </w:r>
      <w:r w:rsidR="00751B77">
        <w:fldChar w:fldCharType="end"/>
      </w:r>
      <w:r w:rsidR="00751B77">
        <w:t xml:space="preserve">, and SymPy </w:t>
      </w:r>
      <w:r w:rsidR="00751B77">
        <w:fldChar w:fldCharType="begin" w:fldLock="1"/>
      </w:r>
      <w:r w:rsidR="00751B77">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00751B77">
        <w:fldChar w:fldCharType="separate"/>
      </w:r>
      <w:r w:rsidR="00751B77" w:rsidRPr="00E90C5B">
        <w:rPr>
          <w:noProof/>
        </w:rPr>
        <w:t>(SymPy Development Team 2014)</w:t>
      </w:r>
      <w:r w:rsidR="00751B77">
        <w:fldChar w:fldCharType="end"/>
      </w:r>
      <w:r w:rsidR="00751B77">
        <w:t xml:space="preserve">. </w:t>
      </w:r>
    </w:p>
    <w:p w14:paraId="01E931EC" w14:textId="4023A1DE" w:rsidR="00863AA2" w:rsidRPr="00814C7A" w:rsidRDefault="00751B77" w:rsidP="00DA403F">
      <w:r>
        <w:rPr>
          <w:b/>
          <w:bCs/>
        </w:rPr>
        <w:t>C</w:t>
      </w:r>
      <w:r w:rsidRPr="00751B77">
        <w:rPr>
          <w:b/>
          <w:bCs/>
        </w:rPr>
        <w:t>ode</w:t>
      </w:r>
      <w:r w:rsidR="00DA403F">
        <w:rPr>
          <w:b/>
          <w:bCs/>
        </w:rPr>
        <w:t xml:space="preserve"> </w:t>
      </w:r>
      <w:bookmarkStart w:id="4" w:name="_GoBack"/>
      <w:bookmarkEnd w:id="4"/>
      <w:r w:rsidRPr="00751B77">
        <w:rPr>
          <w:b/>
          <w:bCs/>
        </w:rPr>
        <w:t>availability</w:t>
      </w:r>
      <w:r>
        <w:t>.</w:t>
      </w:r>
      <w:r w:rsidRPr="00751B77">
        <w:t xml:space="preserve"> </w:t>
      </w:r>
      <w:r>
        <w:t xml:space="preserve">Source code is available at </w:t>
      </w:r>
      <w:hyperlink r:id="rId15" w:history="1">
        <w:r w:rsidRPr="006456E2">
          <w:rPr>
            <w:rStyle w:val="Hyperlink"/>
          </w:rPr>
          <w:t>https://github.com/yoavram/curveball</w:t>
        </w:r>
      </w:hyperlink>
      <w:r>
        <w:t xml:space="preserve"> </w:t>
      </w:r>
      <w:r>
        <w:t xml:space="preserve">. </w:t>
      </w:r>
      <w:r w:rsidR="00863AA2">
        <w:t xml:space="preserve">See </w:t>
      </w:r>
      <w:hyperlink r:id="rId16" w:history="1">
        <w:r w:rsidR="00863AA2" w:rsidRPr="006456E2">
          <w:rPr>
            <w:rStyle w:val="Hyperlink"/>
          </w:rPr>
          <w:t>http://curveball.yoavram.com</w:t>
        </w:r>
      </w:hyperlink>
      <w:r>
        <w:t xml:space="preserve"> </w:t>
      </w:r>
      <w:r w:rsidR="00863AA2">
        <w:t>for an installation guide and a basic tutorial.</w:t>
      </w:r>
      <w:r>
        <w:t xml:space="preserve"> </w:t>
      </w:r>
    </w:p>
    <w:p w14:paraId="5347B278" w14:textId="599C5DF4" w:rsidR="00863AA2" w:rsidRDefault="00272B10" w:rsidP="00EC66C4">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and</w:t>
      </w:r>
      <w:r w:rsidR="00863AA2">
        <w:t xml:space="preserve"> figures</w:t>
      </w:r>
      <w:r w:rsidR="00863AA2">
        <w:t xml:space="preserve"> were produced using a </w:t>
      </w:r>
      <w:r w:rsidR="00863AA2">
        <w:t xml:space="preserve">Jupyter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available as a supporting file </w:t>
      </w:r>
      <w:r w:rsidR="00863AA2" w:rsidRPr="00814C7A">
        <w:rPr>
          <w:highlight w:val="yellow"/>
        </w:rPr>
        <w:t>XXX</w:t>
      </w:r>
      <w:r w:rsidR="00863AA2">
        <w:t xml:space="preserve"> or at </w:t>
      </w:r>
      <w:hyperlink r:id="rId17" w:history="1">
        <w:r w:rsidR="00863AA2" w:rsidRPr="00733015">
          <w:rPr>
            <w:rStyle w:val="Hyperlink"/>
          </w:rPr>
          <w:t>https://github.com/yoavram/curveball_ms/blob/master/supp.ipynb</w:t>
        </w:r>
      </w:hyperlink>
      <w:r w:rsidR="00863AA2">
        <w:t>.</w:t>
      </w:r>
    </w:p>
    <w:p w14:paraId="211FB754" w14:textId="77777777" w:rsidR="00FD2354" w:rsidRDefault="00FD2354">
      <w:pPr>
        <w:spacing w:line="240" w:lineRule="auto"/>
        <w:ind w:firstLine="0"/>
        <w:rPr>
          <w:rFonts w:ascii="Palatino Linotype" w:eastAsiaTheme="majorEastAsia" w:hAnsi="Palatino Linotype"/>
          <w:b/>
          <w:bCs/>
          <w:kern w:val="32"/>
          <w:sz w:val="32"/>
          <w:szCs w:val="32"/>
        </w:rPr>
      </w:pPr>
      <w:r>
        <w:br w:type="page"/>
      </w:r>
    </w:p>
    <w:p w14:paraId="701ABB3D" w14:textId="18AF88CC" w:rsidR="009C4366" w:rsidRDefault="009C4366" w:rsidP="00507681">
      <w:pPr>
        <w:pStyle w:val="Heading1"/>
      </w:pPr>
      <w:r>
        <w:t>Acknowledgments</w:t>
      </w:r>
    </w:p>
    <w:p w14:paraId="58C8D45A" w14:textId="77777777" w:rsidR="00FD2354" w:rsidRDefault="009C4366" w:rsidP="00250A68">
      <w:r w:rsidRPr="009C4366">
        <w:t>We thank Y. Pilpel, D. Hizi,</w:t>
      </w:r>
      <w:r w:rsidR="00574E06">
        <w:t xml:space="preserve"> I. Françoise, </w:t>
      </w:r>
      <w:r w:rsidRPr="009C4366">
        <w:t xml:space="preserve">I. Frumkin, O. Dahan, </w:t>
      </w:r>
      <w:r>
        <w:t>A. Yona,</w:t>
      </w:r>
      <w:r w:rsidR="00363107">
        <w:t xml:space="preserve"> </w:t>
      </w:r>
      <w:r w:rsidR="00574E06">
        <w:t xml:space="preserve">T. Pupko, </w:t>
      </w:r>
      <w:r w:rsidR="005B79A5">
        <w:t xml:space="preserve">A. Eldar, </w:t>
      </w:r>
      <w:r w:rsidR="00363107" w:rsidRPr="009C4366">
        <w:t>I. Ben-Zion</w:t>
      </w:r>
      <w:r w:rsidR="00363107">
        <w:t>,</w:t>
      </w:r>
      <w:r>
        <w:t xml:space="preserve"> </w:t>
      </w:r>
      <w:r w:rsidR="004F41E2">
        <w:t xml:space="preserve">E. Even-Tov, </w:t>
      </w:r>
      <w:r w:rsidR="00F80CD3" w:rsidRPr="009C4366">
        <w:t xml:space="preserve">E. Kroll, </w:t>
      </w:r>
      <w:r w:rsidR="009C1B7D">
        <w:t>H. Acar,</w:t>
      </w:r>
      <w:r w:rsidR="00090EE9">
        <w:t xml:space="preserve"> J. Barrick</w:t>
      </w:r>
      <w:r w:rsidR="00574E06">
        <w:t>,</w:t>
      </w:r>
      <w:r w:rsidR="008F3527">
        <w:t xml:space="preserve"> </w:t>
      </w:r>
      <w:r w:rsidR="00D77AD4">
        <w:t xml:space="preserve">A.C. </w:t>
      </w:r>
      <w:r w:rsidR="00D77AD4" w:rsidRPr="00D77AD4">
        <w:t>Gerstein</w:t>
      </w:r>
      <w:r w:rsidR="00D77AD4">
        <w:t xml:space="preserve">, N. </w:t>
      </w:r>
      <w:r w:rsidR="00D77AD4" w:rsidRPr="00D77AD4">
        <w:t>Antonovsky</w:t>
      </w:r>
      <w:r w:rsidR="00D77AD4">
        <w:t>,</w:t>
      </w:r>
      <w:r w:rsidR="009C1B7D">
        <w:t xml:space="preserve"> </w:t>
      </w:r>
      <w:r w:rsidR="0037469A">
        <w:t xml:space="preserve">T. Pupko, </w:t>
      </w:r>
      <w:r w:rsidR="00F80CD3">
        <w:t xml:space="preserve">E. Rosenberg, </w:t>
      </w:r>
      <w:r>
        <w:t>J. Masel</w:t>
      </w:r>
      <w:r w:rsidR="00250A68">
        <w:t>, I. Gordo, and C. Bank</w:t>
      </w:r>
      <w:r>
        <w:t xml:space="preserve"> for helpful discussions</w:t>
      </w:r>
      <w:r w:rsidR="00574E06">
        <w:t xml:space="preserve"> </w:t>
      </w:r>
      <w:r w:rsidR="00D77AD4">
        <w:t xml:space="preserve">and comments, </w:t>
      </w:r>
      <w:r w:rsidR="00574E06">
        <w:t xml:space="preserve">and L. Zelcbuch, </w:t>
      </w:r>
      <w:r w:rsidR="00574E06" w:rsidRPr="00574E06">
        <w:rPr>
          <w:lang w:val="en-GB"/>
        </w:rPr>
        <w:t>N. Wertheimer, A. Rosenberg, A. Zisman, F. Yang, E. Shtifman Segal, and R. Yaari</w:t>
      </w:r>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CB89E5" w14:textId="77777777" w:rsidR="00FD2354" w:rsidRDefault="00FD2354" w:rsidP="00FD2354">
      <w:pPr>
        <w:pStyle w:val="Heading1"/>
      </w:pPr>
      <w:r>
        <w:t>Author contributions</w:t>
      </w:r>
    </w:p>
    <w:p w14:paraId="7423A734" w14:textId="1DF2BC30" w:rsidR="00575946" w:rsidRPr="008436AC" w:rsidRDefault="00FD2354" w:rsidP="000863A1">
      <w:pPr>
        <w:rPr>
          <w:rFonts w:ascii="Times New Roman" w:eastAsia="Times New Roman" w:hAnsi="Times New Roman" w:cs="Times New Roman"/>
        </w:rPr>
      </w:pPr>
      <w:r>
        <w:t>YR</w:t>
      </w:r>
      <w:r w:rsidRPr="00FD2354">
        <w:t xml:space="preserve"> conceived the</w:t>
      </w:r>
      <w:r>
        <w:t xml:space="preserve"> </w:t>
      </w:r>
      <w:r w:rsidRPr="00FD2354">
        <w:t>project</w:t>
      </w:r>
      <w:r>
        <w:t xml:space="preserve"> and developed the computational framework. YR and UO developed the statistical method. YR, EDG, LH,</w:t>
      </w:r>
      <w:r w:rsidR="000863A1">
        <w:t xml:space="preserve"> and</w:t>
      </w:r>
      <w:r>
        <w:t xml:space="preserve"> JB</w:t>
      </w:r>
      <w:r w:rsidRPr="00FD2354">
        <w:t xml:space="preserve"> designed the experiments. </w:t>
      </w:r>
      <w:r>
        <w:t xml:space="preserve">YR, EDG, and MB </w:t>
      </w:r>
      <w:r w:rsidRPr="00FD2354">
        <w:t>did the experiments.</w:t>
      </w:r>
      <w:r>
        <w:t xml:space="preserve"> MB performed fluorescent microscopy. YR </w:t>
      </w:r>
      <w:r>
        <w:t xml:space="preserve">wrote the </w:t>
      </w:r>
      <w:r>
        <w:t>manuscript</w:t>
      </w:r>
      <w:r w:rsidR="000863A1">
        <w:t xml:space="preserve"> </w:t>
      </w:r>
      <w:r w:rsidR="000863A1" w:rsidRPr="000863A1">
        <w:t>with input from the other authors</w:t>
      </w:r>
      <w:r w:rsidR="000863A1">
        <w:t>.</w:t>
      </w:r>
      <w:r w:rsidR="00575946">
        <w:br w:type="page"/>
      </w:r>
    </w:p>
    <w:p w14:paraId="16D27233" w14:textId="77777777" w:rsidR="00575946" w:rsidRDefault="00575946" w:rsidP="00575946">
      <w:pPr>
        <w:pStyle w:val="Heading1"/>
      </w:pPr>
      <w:r>
        <w:t>Appendices</w:t>
      </w:r>
    </w:p>
    <w:p w14:paraId="392D3E96" w14:textId="4EB0FFA2" w:rsidR="00960D78" w:rsidRDefault="00960D78" w:rsidP="00960D78">
      <w:pPr>
        <w:pStyle w:val="Heading2"/>
      </w:pPr>
      <w:r>
        <w:t>Appendix A: Monoculture model</w:t>
      </w:r>
    </w:p>
    <w:p w14:paraId="17C6D8C3" w14:textId="17CAC8D9" w:rsidR="00960D78" w:rsidRDefault="00960D78" w:rsidP="00960D78">
      <w:r>
        <w:t xml:space="preserve">We derive our growth models from a resource consumption perspective </w:t>
      </w:r>
      <w:r>
        <w:fldChar w:fldCharType="begin" w:fldLock="1"/>
      </w:r>
      <w:r w:rsidR="00052DE4">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Because cells intake resources via their surface, we denot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t xml:space="preserve"> to be the total surface of the cells, in total area per unit of volume. The parameter </w:t>
      </w:r>
      <m:oMath>
        <m:r>
          <w:rPr>
            <w:rFonts w:ascii="Cambria Math" w:hAnsi="Cambria Math"/>
          </w:rPr>
          <m:t>ν</m:t>
        </m:r>
      </m:oMath>
      <w:r>
        <w:t xml:space="preserve"> can be considered the surface:mass ratio for all cells; for a single, spheroid cell, this would be 2/3 </w:t>
      </w:r>
      <w:r w:rsidRPr="00F1445E">
        <w:rPr>
          <w:highlight w:val="yellow"/>
        </w:rPr>
        <w:t>[?]</w:t>
      </w:r>
      <w:r>
        <w:t>.</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rate </w:t>
      </w:r>
      <m:oMath>
        <m:r>
          <w:rPr>
            <w:rFonts w:ascii="Cambria Math" w:hAnsi="Cambria Math"/>
          </w:rPr>
          <m:t>h</m:t>
        </m:r>
      </m:oMath>
      <w:r>
        <w:t xml:space="preserve">. Once inside the cell, resources are converted to cell material at a rate </w:t>
      </w:r>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DA403F"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However, we are interested in cell mass, rather than cell surface:</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DA403F"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DA403F"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DA403F"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960D78">
      <w:r>
        <w:t>which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DA403F"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960D78">
      <w:r>
        <w:t xml:space="preserve">with </w:t>
      </w:r>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DA403F"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r>
        <w:t xml:space="preserve">and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DA403F"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DA403F"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960D78">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77777777" w:rsidR="00960D78" w:rsidRDefault="00960D78" w:rsidP="00960D78">
      <w:r>
        <w:t xml:space="preserve">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on </w:t>
      </w:r>
      <m:oMath>
        <m:r>
          <w:rPr>
            <w:rFonts w:ascii="Cambria Math" w:hAnsi="Cambria Math"/>
          </w:rPr>
          <m:t>t</m:t>
        </m:r>
      </m:oMath>
      <w:r>
        <w:t xml:space="preserve">). To include a lag phase, Baranyi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DA403F"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77777777" w:rsidR="00960D78" w:rsidRDefault="00960D78" w:rsidP="00960D78">
      <w:r>
        <w:t xml:space="preserve">Baranyi and Roberts suggested a Michaelis-Menten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adjusted to growth, and </w:t>
      </w:r>
      <w:r>
        <w:rPr>
          <w:i/>
          <w:iCs/>
        </w:rPr>
        <w:t>m</w:t>
      </w:r>
      <w:r>
        <w:t xml:space="preserve"> is the adjustment rate, or the rate at which additional cells adjust to growth. Integrating eq. A5 produces eq. 2. Baranyi and Roberts suggested to fix </w:t>
      </w:r>
      <m:oMath>
        <m:r>
          <w:rPr>
            <w:rFonts w:ascii="Cambria Math" w:hAnsi="Cambria Math"/>
          </w:rPr>
          <m:t>v=r</m:t>
        </m:r>
      </m:oMath>
      <w:r>
        <w:t xml:space="preserve"> to avoid instability of the fitting procedur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fldChar w:fldCharType="separate"/>
      </w:r>
      <w:r w:rsidRPr="00D44992">
        <w:rPr>
          <w:noProof/>
        </w:rPr>
        <w:t>(Baranyi 1997; Clark et al. 2010)</w:t>
      </w:r>
      <w:r>
        <w:fldChar w:fldCharType="end"/>
      </w:r>
      <w:r>
        <w:t>.</w:t>
      </w:r>
    </w:p>
    <w:p w14:paraId="4A8445E6" w14:textId="774BCFE7" w:rsidR="00960D78" w:rsidRDefault="00960D78" w:rsidP="00960D78">
      <w:pPr>
        <w:pStyle w:val="Heading2"/>
      </w:pPr>
      <w:bookmarkStart w:id="5" w:name="_Ref439853477"/>
      <w:r>
        <w:t>Appendix B: Mixed culture model</w:t>
      </w:r>
      <w:bookmarkEnd w:id="5"/>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DA403F"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r w:rsidRPr="00181262">
        <w:rPr>
          <w:i/>
          <w:iCs/>
        </w:rPr>
        <w:t>i</w:t>
      </w:r>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DA403F"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DA403F"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DA403F"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476AB1D7" w14:textId="06AA8F97" w:rsidR="00052DE4" w:rsidRPr="00052DE4" w:rsidRDefault="00BC14C2" w:rsidP="00052DE4">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052DE4" w:rsidRPr="00052DE4">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052DE4" w:rsidRPr="00052DE4">
        <w:rPr>
          <w:rFonts w:ascii="Times New Roman" w:hAnsi="Times New Roman" w:cs="Times New Roman"/>
          <w:i/>
          <w:iCs/>
          <w:noProof/>
        </w:rPr>
        <w:t>Genetics</w:t>
      </w:r>
      <w:r w:rsidR="00052DE4" w:rsidRPr="00052DE4">
        <w:rPr>
          <w:rFonts w:ascii="Times New Roman" w:hAnsi="Times New Roman" w:cs="Times New Roman"/>
          <w:noProof/>
        </w:rPr>
        <w:t xml:space="preserve"> 196 (3) (January 7): 1–35. doi:10.1534/genetics.113.156190.</w:t>
      </w:r>
    </w:p>
    <w:p w14:paraId="6335626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Baranyi, József. 1997. “Simple Is Good as Long as It Is Enough.” </w:t>
      </w:r>
      <w:r w:rsidRPr="00052DE4">
        <w:rPr>
          <w:rFonts w:ascii="Times New Roman" w:hAnsi="Times New Roman" w:cs="Times New Roman"/>
          <w:i/>
          <w:iCs/>
          <w:noProof/>
        </w:rPr>
        <w:t>Commentary</w:t>
      </w:r>
      <w:r w:rsidRPr="00052DE4">
        <w:rPr>
          <w:rFonts w:ascii="Times New Roman" w:hAnsi="Times New Roman" w:cs="Times New Roman"/>
          <w:noProof/>
        </w:rPr>
        <w:t xml:space="preserve"> (1996): 391–394. doi:10.1006/fmic.1996.0080.</w:t>
      </w:r>
    </w:p>
    <w:p w14:paraId="120C75A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Baranyi, József, and Terry a. Roberts. 1994. “A Dynamic Approach to Predicting Bacterial Growth in Food.” </w:t>
      </w:r>
      <w:r w:rsidRPr="00052DE4">
        <w:rPr>
          <w:rFonts w:ascii="Times New Roman" w:hAnsi="Times New Roman" w:cs="Times New Roman"/>
          <w:i/>
          <w:iCs/>
          <w:noProof/>
        </w:rPr>
        <w:t>International Journal of Food Microbiology</w:t>
      </w:r>
      <w:r w:rsidRPr="00052DE4">
        <w:rPr>
          <w:rFonts w:ascii="Times New Roman" w:hAnsi="Times New Roman" w:cs="Times New Roman"/>
          <w:noProof/>
        </w:rPr>
        <w:t xml:space="preserve"> 23: 277–294. doi:10.1016/0168-1605(94)90157-0.</w:t>
      </w:r>
    </w:p>
    <w:p w14:paraId="0309C9DB"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Bell, Graham. 2010. “Experimental Genomics of Fitness in Yeast.” </w:t>
      </w:r>
      <w:r w:rsidRPr="00052DE4">
        <w:rPr>
          <w:rFonts w:ascii="Times New Roman" w:hAnsi="Times New Roman" w:cs="Times New Roman"/>
          <w:i/>
          <w:iCs/>
          <w:noProof/>
        </w:rPr>
        <w:t>Proceedings of the Royal Society B: Biological Sciences</w:t>
      </w:r>
      <w:r w:rsidRPr="00052DE4">
        <w:rPr>
          <w:rFonts w:ascii="Times New Roman" w:hAnsi="Times New Roman" w:cs="Times New Roman"/>
          <w:noProof/>
        </w:rPr>
        <w:t xml:space="preserve"> 277 (1687) (May 22): 1459–1467. doi:10.1098/rspb.2009.2099.</w:t>
      </w:r>
    </w:p>
    <w:p w14:paraId="29918FA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hevin, Luis-Miguel. 2011. “On Measuring Selection in Experimental Evolution.” </w:t>
      </w:r>
      <w:r w:rsidRPr="00052DE4">
        <w:rPr>
          <w:rFonts w:ascii="Times New Roman" w:hAnsi="Times New Roman" w:cs="Times New Roman"/>
          <w:i/>
          <w:iCs/>
          <w:noProof/>
        </w:rPr>
        <w:t>Biology Letters</w:t>
      </w:r>
      <w:r w:rsidRPr="00052DE4">
        <w:rPr>
          <w:rFonts w:ascii="Times New Roman" w:hAnsi="Times New Roman" w:cs="Times New Roman"/>
          <w:noProof/>
        </w:rPr>
        <w:t xml:space="preserve"> 7 (2) (April 23): 210–3. doi:10.1098/rsbl.2010.0580.</w:t>
      </w:r>
    </w:p>
    <w:p w14:paraId="5040E33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052DE4">
        <w:rPr>
          <w:rFonts w:ascii="Times New Roman" w:hAnsi="Times New Roman" w:cs="Times New Roman"/>
          <w:i/>
          <w:iCs/>
          <w:noProof/>
        </w:rPr>
        <w:t>Methods in Ecology and Evolution</w:t>
      </w:r>
      <w:r w:rsidRPr="00052DE4">
        <w:rPr>
          <w:rFonts w:ascii="Times New Roman" w:hAnsi="Times New Roman" w:cs="Times New Roman"/>
          <w:noProof/>
        </w:rPr>
        <w:t xml:space="preserve"> 1 (3): 253–262. doi:10.1111/j.2041-210X.2010.00029.x.</w:t>
      </w:r>
    </w:p>
    <w:p w14:paraId="645AAFB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052DE4">
        <w:rPr>
          <w:rFonts w:ascii="Times New Roman" w:hAnsi="Times New Roman" w:cs="Times New Roman"/>
          <w:i/>
          <w:iCs/>
          <w:noProof/>
        </w:rPr>
        <w:t>Plos One</w:t>
      </w:r>
      <w:r w:rsidRPr="00052DE4">
        <w:rPr>
          <w:rFonts w:ascii="Times New Roman" w:hAnsi="Times New Roman" w:cs="Times New Roman"/>
          <w:noProof/>
        </w:rPr>
        <w:t xml:space="preserve"> 10 (6): e0126915. doi:10.1371/journal.pone.0126915.</w:t>
      </w:r>
    </w:p>
    <w:p w14:paraId="0614ED49"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row, James F., and Motoo Kimura. 1970. </w:t>
      </w:r>
      <w:r w:rsidRPr="00052DE4">
        <w:rPr>
          <w:rFonts w:ascii="Times New Roman" w:hAnsi="Times New Roman" w:cs="Times New Roman"/>
          <w:i/>
          <w:iCs/>
          <w:noProof/>
        </w:rPr>
        <w:t>An Introduction to Population Genetics Theory</w:t>
      </w:r>
      <w:r w:rsidRPr="00052DE4">
        <w:rPr>
          <w:rFonts w:ascii="Times New Roman" w:hAnsi="Times New Roman" w:cs="Times New Roman"/>
          <w:noProof/>
        </w:rPr>
        <w:t>. Minneapolis: Burgess Pub. Co.</w:t>
      </w:r>
    </w:p>
    <w:p w14:paraId="6BDFB427"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Dilao, Rui, and Tiago Domingos. 1999. “A General Approach to the Modelling of Trophic Chains.” </w:t>
      </w:r>
      <w:r w:rsidRPr="00052DE4">
        <w:rPr>
          <w:rFonts w:ascii="Times New Roman" w:hAnsi="Times New Roman" w:cs="Times New Roman"/>
          <w:i/>
          <w:iCs/>
          <w:noProof/>
        </w:rPr>
        <w:t>Ecological Modelling</w:t>
      </w:r>
      <w:r w:rsidRPr="00052DE4">
        <w:rPr>
          <w:rFonts w:ascii="Times New Roman" w:hAnsi="Times New Roman" w:cs="Times New Roman"/>
          <w:noProof/>
        </w:rPr>
        <w:t xml:space="preserve"> 132 (3): 20. doi:10.1016/S0304-3800(00)00272-6.</w:t>
      </w:r>
    </w:p>
    <w:p w14:paraId="000F2393"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allet, Romain, Tim F Cooper, Santiago F Elena, and Thomas Lenormand. 2012a. “Measuring Selection Coefficients below 10-3: Method, Questions, and Prospects.” </w:t>
      </w:r>
      <w:r w:rsidRPr="00052DE4">
        <w:rPr>
          <w:rFonts w:ascii="Times New Roman" w:hAnsi="Times New Roman" w:cs="Times New Roman"/>
          <w:i/>
          <w:iCs/>
          <w:noProof/>
        </w:rPr>
        <w:t>Genetics</w:t>
      </w:r>
      <w:r w:rsidRPr="00052DE4">
        <w:rPr>
          <w:rFonts w:ascii="Times New Roman" w:hAnsi="Times New Roman" w:cs="Times New Roman"/>
          <w:noProof/>
        </w:rPr>
        <w:t xml:space="preserve"> 190 (1) (January): 175–86. doi:10.1534/genetics.111.133454.</w:t>
      </w:r>
    </w:p>
    <w:p w14:paraId="5FD464FD"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Gallet, Romain, Tim F. Cooper, Santiago F. Elena, and Thomas Lenormand. 2012b. “Measuring Selection Coefficients below 10</w:t>
      </w:r>
      <w:r w:rsidRPr="00052DE4">
        <w:rPr>
          <w:rFonts w:ascii="Times New Roman" w:hAnsi="Times New Roman" w:cs="Times New Roman"/>
          <w:noProof/>
          <w:vertAlign w:val="superscript"/>
        </w:rPr>
        <w:t>-3</w:t>
      </w:r>
      <w:r w:rsidRPr="00052DE4">
        <w:rPr>
          <w:rFonts w:ascii="Times New Roman" w:hAnsi="Times New Roman" w:cs="Times New Roman"/>
          <w:noProof/>
        </w:rPr>
        <w:t xml:space="preserve">: Method, Questions, and Prospects.” </w:t>
      </w:r>
      <w:r w:rsidRPr="00052DE4">
        <w:rPr>
          <w:rFonts w:ascii="Times New Roman" w:hAnsi="Times New Roman" w:cs="Times New Roman"/>
          <w:i/>
          <w:iCs/>
          <w:noProof/>
        </w:rPr>
        <w:t>Genetics</w:t>
      </w:r>
      <w:r w:rsidRPr="00052DE4">
        <w:rPr>
          <w:rFonts w:ascii="Times New Roman" w:hAnsi="Times New Roman" w:cs="Times New Roman"/>
          <w:noProof/>
        </w:rPr>
        <w:t xml:space="preserve"> 190 (1) (January): 175–86. doi:10.1534/genetics.111.133454.</w:t>
      </w:r>
    </w:p>
    <w:p w14:paraId="72332CA7"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e, Yongchao, and Stuart C. Sealfon. 2012. “flowPeaks: A Fast Unsupervised Clustering for Flow Cytometry Data via K-Means and Density Peak Finding.” </w:t>
      </w:r>
      <w:r w:rsidRPr="00052DE4">
        <w:rPr>
          <w:rFonts w:ascii="Times New Roman" w:hAnsi="Times New Roman" w:cs="Times New Roman"/>
          <w:i/>
          <w:iCs/>
          <w:noProof/>
        </w:rPr>
        <w:t>Bioinformatics</w:t>
      </w:r>
      <w:r w:rsidRPr="00052DE4">
        <w:rPr>
          <w:rFonts w:ascii="Times New Roman" w:hAnsi="Times New Roman" w:cs="Times New Roman"/>
          <w:noProof/>
        </w:rPr>
        <w:t xml:space="preserve"> 28 (15) (August 1): 2052–2058. doi:10.1093/bioinformatics/bts300.</w:t>
      </w:r>
    </w:p>
    <w:p w14:paraId="3044FBFA"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ilpin, Michael E., and Francisco J. Ayala. 1973. “Global Models of Growth and Competition.” </w:t>
      </w:r>
      <w:r w:rsidRPr="00052DE4">
        <w:rPr>
          <w:rFonts w:ascii="Times New Roman" w:hAnsi="Times New Roman" w:cs="Times New Roman"/>
          <w:i/>
          <w:iCs/>
          <w:noProof/>
        </w:rPr>
        <w:t>Proceedings of the National Academy of Sciences of the United States of America</w:t>
      </w:r>
      <w:r w:rsidRPr="00052DE4">
        <w:rPr>
          <w:rFonts w:ascii="Times New Roman" w:hAnsi="Times New Roman" w:cs="Times New Roman"/>
          <w:noProof/>
        </w:rPr>
        <w:t xml:space="preserve"> 70 (12 Pt 1-2): 3590–3593. doi:10.1073/pnas.70.12.3590.</w:t>
      </w:r>
    </w:p>
    <w:p w14:paraId="618382A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opalsamy, K. 1986. “Convergence in a Resource-Based Competition System.” </w:t>
      </w:r>
      <w:r w:rsidRPr="00052DE4">
        <w:rPr>
          <w:rFonts w:ascii="Times New Roman" w:hAnsi="Times New Roman" w:cs="Times New Roman"/>
          <w:i/>
          <w:iCs/>
          <w:noProof/>
        </w:rPr>
        <w:t>Bulletin of Mathematical Biology</w:t>
      </w:r>
      <w:r w:rsidRPr="00052DE4">
        <w:rPr>
          <w:rFonts w:ascii="Times New Roman" w:hAnsi="Times New Roman" w:cs="Times New Roman"/>
          <w:noProof/>
        </w:rPr>
        <w:t xml:space="preserve"> 48 (5-6): 681–699. doi:10.1016/S0092-8240(86)90014-5.</w:t>
      </w:r>
    </w:p>
    <w:p w14:paraId="0D3842E6"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all, Barry G., Hande Acar, Anna Nandipati, and Miriam Barlow. 2014. “Growth Rates Made Easy.” </w:t>
      </w:r>
      <w:r w:rsidRPr="00052DE4">
        <w:rPr>
          <w:rFonts w:ascii="Times New Roman" w:hAnsi="Times New Roman" w:cs="Times New Roman"/>
          <w:i/>
          <w:iCs/>
          <w:noProof/>
        </w:rPr>
        <w:t>Molecular Biology and Evolution</w:t>
      </w:r>
      <w:r w:rsidRPr="00052DE4">
        <w:rPr>
          <w:rFonts w:ascii="Times New Roman" w:hAnsi="Times New Roman" w:cs="Times New Roman"/>
          <w:noProof/>
        </w:rPr>
        <w:t xml:space="preserve"> 31 (1): 232–238. doi:10.1093/molbev/mst187.</w:t>
      </w:r>
    </w:p>
    <w:p w14:paraId="426B1931"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052DE4">
        <w:rPr>
          <w:rFonts w:ascii="Times New Roman" w:hAnsi="Times New Roman" w:cs="Times New Roman"/>
          <w:i/>
          <w:iCs/>
          <w:noProof/>
        </w:rPr>
        <w:t>Science</w:t>
      </w:r>
      <w:r w:rsidRPr="00052DE4">
        <w:rPr>
          <w:rFonts w:ascii="Times New Roman" w:hAnsi="Times New Roman" w:cs="Times New Roman"/>
          <w:noProof/>
        </w:rPr>
        <w:t xml:space="preserve"> 311 (5767) (March): 1615–7. doi:10.1126/science.1122469.</w:t>
      </w:r>
    </w:p>
    <w:p w14:paraId="21B24A0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ibbing, Michael E, Clay Fuqua, Matthew R Parsek, and S Brook Peterson. 2010. “Bacterial Competition: Surviving and Thriving in the Microbial Jungle.” </w:t>
      </w:r>
      <w:r w:rsidRPr="00052DE4">
        <w:rPr>
          <w:rFonts w:ascii="Times New Roman" w:hAnsi="Times New Roman" w:cs="Times New Roman"/>
          <w:i/>
          <w:iCs/>
          <w:noProof/>
        </w:rPr>
        <w:t>Nature Reviews. Microbiology</w:t>
      </w:r>
      <w:r w:rsidRPr="00052DE4">
        <w:rPr>
          <w:rFonts w:ascii="Times New Roman" w:hAnsi="Times New Roman" w:cs="Times New Roman"/>
          <w:noProof/>
        </w:rPr>
        <w:t xml:space="preserve"> 8 (1): 15–25. doi:10.1038/nrmicro2259.</w:t>
      </w:r>
    </w:p>
    <w:p w14:paraId="4FCE2D6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unter, John D. 2007. “Matplotlib: A 2D Graphics Environment.” </w:t>
      </w:r>
      <w:r w:rsidRPr="00052DE4">
        <w:rPr>
          <w:rFonts w:ascii="Times New Roman" w:hAnsi="Times New Roman" w:cs="Times New Roman"/>
          <w:i/>
          <w:iCs/>
          <w:noProof/>
        </w:rPr>
        <w:t>Computing in Science &amp; Engineering</w:t>
      </w:r>
      <w:r w:rsidRPr="00052DE4">
        <w:rPr>
          <w:rFonts w:ascii="Times New Roman" w:hAnsi="Times New Roman" w:cs="Times New Roman"/>
          <w:noProof/>
        </w:rPr>
        <w:t xml:space="preserve"> 9 (3): 90–95. doi:10.1109/MCSE.2007.55.</w:t>
      </w:r>
    </w:p>
    <w:p w14:paraId="33B1B4B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Jones, Eric, Travis Oliphant, Pearu Peterson, and others. 2001. “SciPy: Open Source Scientific Tools for Python.” http://www.scipy.org/.</w:t>
      </w:r>
    </w:p>
    <w:p w14:paraId="436ED5E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Kass, Robert, and Adrian Raftery. 1995. “Bayes Factors.” </w:t>
      </w:r>
      <w:r w:rsidRPr="00052DE4">
        <w:rPr>
          <w:rFonts w:ascii="Times New Roman" w:hAnsi="Times New Roman" w:cs="Times New Roman"/>
          <w:i/>
          <w:iCs/>
          <w:noProof/>
        </w:rPr>
        <w:t>Journal of the American Statistical Association</w:t>
      </w:r>
      <w:r w:rsidRPr="00052DE4">
        <w:rPr>
          <w:rFonts w:ascii="Times New Roman" w:hAnsi="Times New Roman" w:cs="Times New Roman"/>
          <w:noProof/>
        </w:rPr>
        <w:t>: 773–795. doi:doi: 10.2307/2291091.</w:t>
      </w:r>
    </w:p>
    <w:p w14:paraId="0E11D232"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052DE4">
        <w:rPr>
          <w:rFonts w:ascii="Times New Roman" w:hAnsi="Times New Roman" w:cs="Times New Roman"/>
          <w:i/>
          <w:iCs/>
          <w:noProof/>
        </w:rPr>
        <w:t>Nature</w:t>
      </w:r>
      <w:r w:rsidRPr="00052DE4">
        <w:rPr>
          <w:rFonts w:ascii="Times New Roman" w:hAnsi="Times New Roman" w:cs="Times New Roman"/>
          <w:noProof/>
        </w:rPr>
        <w:t xml:space="preserve"> 519 (7542) (February 25): 181–186. doi:10.1038/nature14279.</w:t>
      </w:r>
    </w:p>
    <w:p w14:paraId="5CB98D9F"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Masel, Joanna. 2014. “Eco-Evolutionary ‘Fitness’ in 3 Dimensions: Absolute Growth, Absolute Efficiency, and Relative Competitiveness.” Populations and Evolution. </w:t>
      </w:r>
      <w:r w:rsidRPr="00052DE4">
        <w:rPr>
          <w:rFonts w:ascii="Times New Roman" w:hAnsi="Times New Roman" w:cs="Times New Roman"/>
          <w:i/>
          <w:iCs/>
          <w:noProof/>
        </w:rPr>
        <w:t>arXiv:1407.1024v3</w:t>
      </w:r>
      <w:r w:rsidRPr="00052DE4">
        <w:rPr>
          <w:rFonts w:ascii="Times New Roman" w:hAnsi="Times New Roman" w:cs="Times New Roman"/>
          <w:noProof/>
        </w:rPr>
        <w:t xml:space="preserve"> (July): 1–44.</w:t>
      </w:r>
    </w:p>
    <w:p w14:paraId="557AF536"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McKinney, Wes. 2010. “Data Structures for Statistical Computing in Python.” In </w:t>
      </w:r>
      <w:r w:rsidRPr="00052DE4">
        <w:rPr>
          <w:rFonts w:ascii="Times New Roman" w:hAnsi="Times New Roman" w:cs="Times New Roman"/>
          <w:i/>
          <w:iCs/>
          <w:noProof/>
        </w:rPr>
        <w:t>Proceedings of the 9th Python in Science Conference</w:t>
      </w:r>
      <w:r w:rsidRPr="00052DE4">
        <w:rPr>
          <w:rFonts w:ascii="Times New Roman" w:hAnsi="Times New Roman" w:cs="Times New Roman"/>
          <w:noProof/>
        </w:rPr>
        <w:t>, edited by Stéfan van der Walt and Jarrod Millman, 51–56.</w:t>
      </w:r>
    </w:p>
    <w:p w14:paraId="691DFA6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Monod, Jacques. 1949. “The Growth of Bacterial Cultures.” </w:t>
      </w:r>
      <w:r w:rsidRPr="00052DE4">
        <w:rPr>
          <w:rFonts w:ascii="Times New Roman" w:hAnsi="Times New Roman" w:cs="Times New Roman"/>
          <w:i/>
          <w:iCs/>
          <w:noProof/>
        </w:rPr>
        <w:t>Annual Review of Microbiology</w:t>
      </w:r>
      <w:r w:rsidRPr="00052DE4">
        <w:rPr>
          <w:rFonts w:ascii="Times New Roman" w:hAnsi="Times New Roman" w:cs="Times New Roman"/>
          <w:noProof/>
        </w:rPr>
        <w:t xml:space="preserve"> 3 (1): 371–394. doi:10.1146/annurev.mi.03.100149.002103.</w:t>
      </w:r>
    </w:p>
    <w:p w14:paraId="3E1BF67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51CB2426"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Otto, Sarah P., and Troy Day. 2007. </w:t>
      </w:r>
      <w:r w:rsidRPr="00052DE4">
        <w:rPr>
          <w:rFonts w:ascii="Times New Roman" w:hAnsi="Times New Roman" w:cs="Times New Roman"/>
          <w:i/>
          <w:iCs/>
          <w:noProof/>
        </w:rPr>
        <w:t>A Biologist’s Guide to Mathematical Modeling in Ecology and Evolution</w:t>
      </w:r>
      <w:r w:rsidRPr="00052DE4">
        <w:rPr>
          <w:rFonts w:ascii="Times New Roman" w:hAnsi="Times New Roman" w:cs="Times New Roman"/>
          <w:noProof/>
        </w:rPr>
        <w:t>. Princeton University Press.</w:t>
      </w:r>
    </w:p>
    <w:p w14:paraId="79369560"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Pearl, Raymond. 1927. “The Growth of Populations.” </w:t>
      </w:r>
      <w:r w:rsidRPr="00052DE4">
        <w:rPr>
          <w:rFonts w:ascii="Times New Roman" w:hAnsi="Times New Roman" w:cs="Times New Roman"/>
          <w:i/>
          <w:iCs/>
          <w:noProof/>
        </w:rPr>
        <w:t>The Quarterly Review of Biology</w:t>
      </w:r>
      <w:r w:rsidRPr="00052DE4">
        <w:rPr>
          <w:rFonts w:ascii="Times New Roman" w:hAnsi="Times New Roman" w:cs="Times New Roman"/>
          <w:noProof/>
        </w:rPr>
        <w:t xml:space="preserve"> 2 (4): 532–548.</w:t>
      </w:r>
    </w:p>
    <w:p w14:paraId="3E0D805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Pedregosa, F, G Varoquaux, A Gramfort, V Michel, B Thirion, O Grisel, M Blondel, et al. 2011. “Scikit-Learn: Machine Learning in {P}ython.” </w:t>
      </w:r>
      <w:r w:rsidRPr="00052DE4">
        <w:rPr>
          <w:rFonts w:ascii="Times New Roman" w:hAnsi="Times New Roman" w:cs="Times New Roman"/>
          <w:i/>
          <w:iCs/>
          <w:noProof/>
        </w:rPr>
        <w:t>Journal of Machine Learning Research</w:t>
      </w:r>
      <w:r w:rsidRPr="00052DE4">
        <w:rPr>
          <w:rFonts w:ascii="Times New Roman" w:hAnsi="Times New Roman" w:cs="Times New Roman"/>
          <w:noProof/>
        </w:rPr>
        <w:t xml:space="preserve"> 12: 2825–2830.</w:t>
      </w:r>
    </w:p>
    <w:p w14:paraId="27010B7B"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Perez, Fernando, and Brian E. Granger. 2007. “IPython: A System for Interactive Scientific Computing.” </w:t>
      </w:r>
      <w:r w:rsidRPr="00052DE4">
        <w:rPr>
          <w:rFonts w:ascii="Times New Roman" w:hAnsi="Times New Roman" w:cs="Times New Roman"/>
          <w:i/>
          <w:iCs/>
          <w:noProof/>
        </w:rPr>
        <w:t>Computing in Science &amp; Engineering</w:t>
      </w:r>
      <w:r w:rsidRPr="00052DE4">
        <w:rPr>
          <w:rFonts w:ascii="Times New Roman" w:hAnsi="Times New Roman" w:cs="Times New Roman"/>
          <w:noProof/>
        </w:rPr>
        <w:t xml:space="preserve"> 9 (3): 21–29. doi:10.1109/MCSE.2007.53.</w:t>
      </w:r>
    </w:p>
    <w:p w14:paraId="6E2235E9"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R Development Core Team. 2012. “R: A Language and Environment for Statistical Computing.” Vienna, Austria.</w:t>
      </w:r>
    </w:p>
    <w:p w14:paraId="317B2FBF"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Richards, F. J. 1959. “A Flexible Growth Function for Empirical Use.” </w:t>
      </w:r>
      <w:r w:rsidRPr="00052DE4">
        <w:rPr>
          <w:rFonts w:ascii="Times New Roman" w:hAnsi="Times New Roman" w:cs="Times New Roman"/>
          <w:i/>
          <w:iCs/>
          <w:noProof/>
        </w:rPr>
        <w:t>Journal of Experimental Botany</w:t>
      </w:r>
      <w:r w:rsidRPr="00052DE4">
        <w:rPr>
          <w:rFonts w:ascii="Times New Roman" w:hAnsi="Times New Roman" w:cs="Times New Roman"/>
          <w:noProof/>
        </w:rPr>
        <w:t xml:space="preserve"> 10 (2): 290–301. doi:10.1093/jxb/10.2.290.</w:t>
      </w:r>
    </w:p>
    <w:p w14:paraId="5DE36EDA"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SymPy Development Team. 2014. “SymPy: Python Library for Symbolic Mathematics.”</w:t>
      </w:r>
    </w:p>
    <w:p w14:paraId="7920916F"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van der Walt, Stéfan, S Chris Colbert, and Gaël Varoquaux. 2011. “The NumPy Array: A Structure for Efficient Numerical Computation.” </w:t>
      </w:r>
      <w:r w:rsidRPr="00052DE4">
        <w:rPr>
          <w:rFonts w:ascii="Times New Roman" w:hAnsi="Times New Roman" w:cs="Times New Roman"/>
          <w:i/>
          <w:iCs/>
          <w:noProof/>
        </w:rPr>
        <w:t>Computing in Science &amp; Engineering</w:t>
      </w:r>
      <w:r w:rsidRPr="00052DE4">
        <w:rPr>
          <w:rFonts w:ascii="Times New Roman" w:hAnsi="Times New Roman" w:cs="Times New Roman"/>
          <w:noProof/>
        </w:rPr>
        <w:t xml:space="preserve"> 13 (2) (March): 22–30. doi:10.1109/MCSE.2011.37.</w:t>
      </w:r>
    </w:p>
    <w:p w14:paraId="7178534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Van Rossum, Guido, and others. 2007. “Python Programming Language.” In </w:t>
      </w:r>
      <w:r w:rsidRPr="00052DE4">
        <w:rPr>
          <w:rFonts w:ascii="Times New Roman" w:hAnsi="Times New Roman" w:cs="Times New Roman"/>
          <w:i/>
          <w:iCs/>
          <w:noProof/>
        </w:rPr>
        <w:t>USENIX Annual Technical Conference</w:t>
      </w:r>
      <w:r w:rsidRPr="00052DE4">
        <w:rPr>
          <w:rFonts w:ascii="Times New Roman" w:hAnsi="Times New Roman" w:cs="Times New Roman"/>
          <w:noProof/>
        </w:rPr>
        <w:t>.</w:t>
      </w:r>
    </w:p>
    <w:p w14:paraId="301F7953"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Verhulst, Pierre-François. 1838. “Notice Sur La Loi Que La Population Suit Dans Son Accroissement. Correspondance Mathématique et Physique Publiée Par A.” </w:t>
      </w:r>
      <w:r w:rsidRPr="00052DE4">
        <w:rPr>
          <w:rFonts w:ascii="Times New Roman" w:hAnsi="Times New Roman" w:cs="Times New Roman"/>
          <w:i/>
          <w:iCs/>
          <w:noProof/>
        </w:rPr>
        <w:t>Quetelet</w:t>
      </w:r>
      <w:r w:rsidRPr="00052DE4">
        <w:rPr>
          <w:rFonts w:ascii="Times New Roman" w:hAnsi="Times New Roman" w:cs="Times New Roman"/>
          <w:noProof/>
        </w:rPr>
        <w:t xml:space="preserve"> 10: 113–121.</w:t>
      </w:r>
    </w:p>
    <w:p w14:paraId="427E3759"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Ward, Eric J. 2008. “A Review and Comparison of Four Commonly Used Bayesian and Maximum Likelihood Model Selection Tools.” </w:t>
      </w:r>
      <w:r w:rsidRPr="00052DE4">
        <w:rPr>
          <w:rFonts w:ascii="Times New Roman" w:hAnsi="Times New Roman" w:cs="Times New Roman"/>
          <w:i/>
          <w:iCs/>
          <w:noProof/>
        </w:rPr>
        <w:t>Ecological Modelling</w:t>
      </w:r>
      <w:r w:rsidRPr="00052DE4">
        <w:rPr>
          <w:rFonts w:ascii="Times New Roman" w:hAnsi="Times New Roman" w:cs="Times New Roman"/>
          <w:noProof/>
        </w:rPr>
        <w:t xml:space="preserve"> 211 (1-2): 1–10. doi:10.1016/j.ecolmodel.2007.10.030.</w:t>
      </w:r>
    </w:p>
    <w:p w14:paraId="7F1E3522"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Waskom, Michael, Olga Botvinnik, Paul Hobson, Jordi Warmenhoven, John B Cole, Yaroslav Halchenko, Jake Vanderplas, et al. 2015. “Seaborn: v0.6.0 (June 2015).” doi:10.5281/zenodo.19108.</w:t>
      </w:r>
    </w:p>
    <w:p w14:paraId="44E9577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Wiser, Michael J, and Richard E. Lenski. 2015. “A Comparison of Methods to Measure Fitness in </w:t>
      </w:r>
      <w:r w:rsidRPr="00052DE4">
        <w:rPr>
          <w:rFonts w:ascii="Times New Roman" w:hAnsi="Times New Roman" w:cs="Times New Roman"/>
          <w:i/>
          <w:iCs/>
          <w:noProof/>
        </w:rPr>
        <w:t>Escherichia Coli</w:t>
      </w:r>
      <w:r w:rsidRPr="00052DE4">
        <w:rPr>
          <w:rFonts w:ascii="Times New Roman" w:hAnsi="Times New Roman" w:cs="Times New Roman"/>
          <w:noProof/>
        </w:rPr>
        <w:t xml:space="preserve">.” </w:t>
      </w:r>
      <w:r w:rsidRPr="00052DE4">
        <w:rPr>
          <w:rFonts w:ascii="Times New Roman" w:hAnsi="Times New Roman" w:cs="Times New Roman"/>
          <w:i/>
          <w:iCs/>
          <w:noProof/>
        </w:rPr>
        <w:t>PLOS ONE</w:t>
      </w:r>
      <w:r w:rsidRPr="00052DE4">
        <w:rPr>
          <w:rFonts w:ascii="Times New Roman" w:hAnsi="Times New Roman" w:cs="Times New Roman"/>
          <w:noProof/>
        </w:rPr>
        <w:t xml:space="preserve"> 10 (5): e0126210. doi:10.1371/journal.pone.0126210.</w:t>
      </w:r>
    </w:p>
    <w:p w14:paraId="46CCF1F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052DE4">
        <w:rPr>
          <w:rFonts w:ascii="Times New Roman" w:hAnsi="Times New Roman" w:cs="Times New Roman"/>
          <w:i/>
          <w:iCs/>
          <w:noProof/>
        </w:rPr>
        <w:t>Molecular Systems Biology</w:t>
      </w:r>
      <w:r w:rsidRPr="00052DE4">
        <w:rPr>
          <w:rFonts w:ascii="Times New Roman" w:hAnsi="Times New Roman" w:cs="Times New Roman"/>
          <w:noProof/>
        </w:rPr>
        <w:t xml:space="preserve"> 9 (683): 683. doi:10.1038/msb.2013.39.</w:t>
      </w:r>
    </w:p>
    <w:p w14:paraId="3F6AFE4C"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052DE4">
        <w:rPr>
          <w:rFonts w:ascii="Times New Roman" w:hAnsi="Times New Roman" w:cs="Times New Roman"/>
          <w:i/>
          <w:iCs/>
          <w:noProof/>
        </w:rPr>
        <w:t>Nucleic Acids Research</w:t>
      </w:r>
      <w:r w:rsidRPr="00052DE4">
        <w:rPr>
          <w:rFonts w:ascii="Times New Roman" w:hAnsi="Times New Roman" w:cs="Times New Roman"/>
          <w:noProof/>
        </w:rPr>
        <w:t xml:space="preserve"> 41 (9): e98–e98. doi:10.1093/nar/gkt151.</w:t>
      </w:r>
    </w:p>
    <w:p w14:paraId="1D182A15" w14:textId="5987DB5C" w:rsidR="00BC14C2" w:rsidRPr="00BC14C2" w:rsidRDefault="00BC14C2" w:rsidP="00052DE4">
      <w:pPr>
        <w:widowControl w:val="0"/>
        <w:autoSpaceDE w:val="0"/>
        <w:autoSpaceDN w:val="0"/>
        <w:adjustRightInd w:val="0"/>
        <w:spacing w:before="100" w:after="100"/>
        <w:ind w:left="480" w:hanging="480"/>
      </w:pPr>
      <w:r>
        <w:fldChar w:fldCharType="end"/>
      </w:r>
    </w:p>
    <w:p w14:paraId="4313237F" w14:textId="77777777" w:rsidR="006E28DC" w:rsidRDefault="006E28DC" w:rsidP="00507681"/>
    <w:sectPr w:rsidR="006E28DC" w:rsidSect="00E95165">
      <w:headerReference w:type="even" r:id="rId18"/>
      <w:headerReference w:type="default" r:id="rId19"/>
      <w:footerReference w:type="even" r:id="rId20"/>
      <w:footerReference w:type="default" r:id="rId21"/>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BF7152" w:rsidRDefault="00BF7152" w:rsidP="00A362F7">
      <w:r>
        <w:separator/>
      </w:r>
    </w:p>
  </w:endnote>
  <w:endnote w:type="continuationSeparator" w:id="0">
    <w:p w14:paraId="6CFC188D" w14:textId="77777777" w:rsidR="00BF7152" w:rsidRDefault="00BF7152"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BF7152" w:rsidRDefault="00BF7152">
        <w:pPr>
          <w:pStyle w:val="Footer"/>
          <w:jc w:val="center"/>
        </w:pPr>
        <w:r>
          <w:fldChar w:fldCharType="begin"/>
        </w:r>
        <w:r>
          <w:instrText xml:space="preserve"> PAGE   \* MERGEFORMAT </w:instrText>
        </w:r>
        <w:r>
          <w:fldChar w:fldCharType="separate"/>
        </w:r>
        <w:r w:rsidR="00DA403F">
          <w:rPr>
            <w:noProof/>
          </w:rPr>
          <w:t>16</w:t>
        </w:r>
        <w:r>
          <w:rPr>
            <w:noProof/>
          </w:rPr>
          <w:fldChar w:fldCharType="end"/>
        </w:r>
      </w:p>
    </w:sdtContent>
  </w:sdt>
  <w:p w14:paraId="04BCEBB2" w14:textId="77777777" w:rsidR="00BF7152" w:rsidRDefault="00BF71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14:paraId="5822F1DC" w14:textId="77777777" w:rsidR="00BF7152" w:rsidRDefault="00BF7152" w:rsidP="00E95165">
        <w:pPr>
          <w:pStyle w:val="Footer"/>
          <w:jc w:val="center"/>
        </w:pPr>
        <w:r>
          <w:fldChar w:fldCharType="begin"/>
        </w:r>
        <w:r w:rsidRPr="00E95165">
          <w:instrText xml:space="preserve"> PAGE   \* MERGEFORMAT </w:instrText>
        </w:r>
        <w:r>
          <w:fldChar w:fldCharType="separate"/>
        </w:r>
        <w:r w:rsidR="00751B77">
          <w:rPr>
            <w:noProof/>
          </w:rPr>
          <w:t>17</w:t>
        </w:r>
        <w:r>
          <w:rPr>
            <w:noProof/>
          </w:rPr>
          <w:fldChar w:fldCharType="end"/>
        </w:r>
      </w:p>
    </w:sdtContent>
  </w:sdt>
  <w:p w14:paraId="4FA56F78" w14:textId="77777777" w:rsidR="00BF7152" w:rsidRDefault="00BF7152"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BF7152" w:rsidRDefault="00BF7152" w:rsidP="00A362F7">
      <w:r>
        <w:separator/>
      </w:r>
    </w:p>
  </w:footnote>
  <w:footnote w:type="continuationSeparator" w:id="0">
    <w:p w14:paraId="720B2685" w14:textId="77777777" w:rsidR="00BF7152" w:rsidRDefault="00BF7152"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BF7152" w:rsidRDefault="00BF7152"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BF7152" w:rsidRDefault="00BF7152"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mailMerge>
    <w:mainDocumentType w:val="email"/>
    <w:dataType w:val="textFile"/>
    <w:activeRecord w:val="-1"/>
    <w:odso/>
  </w:mailMerge>
  <w:defaultTabStop w:val="720"/>
  <w:evenAndOddHeaders/>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22994"/>
    <w:rsid w:val="00030BD1"/>
    <w:rsid w:val="000363EF"/>
    <w:rsid w:val="00044070"/>
    <w:rsid w:val="00046A28"/>
    <w:rsid w:val="00051459"/>
    <w:rsid w:val="00052DE4"/>
    <w:rsid w:val="00060445"/>
    <w:rsid w:val="00063C37"/>
    <w:rsid w:val="00077B31"/>
    <w:rsid w:val="000863A1"/>
    <w:rsid w:val="00086EFC"/>
    <w:rsid w:val="00090EE9"/>
    <w:rsid w:val="000945FA"/>
    <w:rsid w:val="00096923"/>
    <w:rsid w:val="000A12FF"/>
    <w:rsid w:val="000A2377"/>
    <w:rsid w:val="000A33E4"/>
    <w:rsid w:val="000A6BEB"/>
    <w:rsid w:val="000D1077"/>
    <w:rsid w:val="000D74D8"/>
    <w:rsid w:val="000E1107"/>
    <w:rsid w:val="000E4439"/>
    <w:rsid w:val="000F5388"/>
    <w:rsid w:val="001375D1"/>
    <w:rsid w:val="00145FE7"/>
    <w:rsid w:val="001539BA"/>
    <w:rsid w:val="00154E23"/>
    <w:rsid w:val="00155F9E"/>
    <w:rsid w:val="00176E5B"/>
    <w:rsid w:val="001779D8"/>
    <w:rsid w:val="00181262"/>
    <w:rsid w:val="00184154"/>
    <w:rsid w:val="001935CF"/>
    <w:rsid w:val="001A77CF"/>
    <w:rsid w:val="001D0A3F"/>
    <w:rsid w:val="001D6287"/>
    <w:rsid w:val="001D731C"/>
    <w:rsid w:val="001E36D9"/>
    <w:rsid w:val="001E3E51"/>
    <w:rsid w:val="001E63B9"/>
    <w:rsid w:val="001F25C6"/>
    <w:rsid w:val="00200E78"/>
    <w:rsid w:val="002065DF"/>
    <w:rsid w:val="00212934"/>
    <w:rsid w:val="002136EB"/>
    <w:rsid w:val="002168D9"/>
    <w:rsid w:val="00223CEC"/>
    <w:rsid w:val="00231A0D"/>
    <w:rsid w:val="00232E7C"/>
    <w:rsid w:val="00241CDA"/>
    <w:rsid w:val="00250A68"/>
    <w:rsid w:val="0025255E"/>
    <w:rsid w:val="002545FB"/>
    <w:rsid w:val="00257515"/>
    <w:rsid w:val="00266364"/>
    <w:rsid w:val="00272B10"/>
    <w:rsid w:val="00292016"/>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3107"/>
    <w:rsid w:val="00363F78"/>
    <w:rsid w:val="0037469A"/>
    <w:rsid w:val="00381281"/>
    <w:rsid w:val="003859D1"/>
    <w:rsid w:val="00387A5F"/>
    <w:rsid w:val="003D0164"/>
    <w:rsid w:val="003E7D70"/>
    <w:rsid w:val="00406968"/>
    <w:rsid w:val="00412582"/>
    <w:rsid w:val="00425869"/>
    <w:rsid w:val="0044050E"/>
    <w:rsid w:val="00443E6C"/>
    <w:rsid w:val="00451F50"/>
    <w:rsid w:val="00452F39"/>
    <w:rsid w:val="00464BA0"/>
    <w:rsid w:val="004762FF"/>
    <w:rsid w:val="004A72EC"/>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67223"/>
    <w:rsid w:val="00574E06"/>
    <w:rsid w:val="00575946"/>
    <w:rsid w:val="005816A6"/>
    <w:rsid w:val="005B6BAF"/>
    <w:rsid w:val="005B79A5"/>
    <w:rsid w:val="005C2E39"/>
    <w:rsid w:val="005D3157"/>
    <w:rsid w:val="005D40CB"/>
    <w:rsid w:val="005D602E"/>
    <w:rsid w:val="005D6B55"/>
    <w:rsid w:val="005F02B4"/>
    <w:rsid w:val="005F1042"/>
    <w:rsid w:val="00604C25"/>
    <w:rsid w:val="006147AD"/>
    <w:rsid w:val="006161B0"/>
    <w:rsid w:val="00634747"/>
    <w:rsid w:val="00634C7E"/>
    <w:rsid w:val="00655054"/>
    <w:rsid w:val="00670FC1"/>
    <w:rsid w:val="006714D6"/>
    <w:rsid w:val="006748D6"/>
    <w:rsid w:val="00675E28"/>
    <w:rsid w:val="006775F0"/>
    <w:rsid w:val="00677B67"/>
    <w:rsid w:val="006A4640"/>
    <w:rsid w:val="006C212D"/>
    <w:rsid w:val="006C370B"/>
    <w:rsid w:val="006D6178"/>
    <w:rsid w:val="006E28DC"/>
    <w:rsid w:val="006F0C9C"/>
    <w:rsid w:val="00700A20"/>
    <w:rsid w:val="00700FD5"/>
    <w:rsid w:val="00715DA6"/>
    <w:rsid w:val="00720CF6"/>
    <w:rsid w:val="00736DBC"/>
    <w:rsid w:val="00737483"/>
    <w:rsid w:val="00747E78"/>
    <w:rsid w:val="00751B77"/>
    <w:rsid w:val="00754346"/>
    <w:rsid w:val="00755D4D"/>
    <w:rsid w:val="00756197"/>
    <w:rsid w:val="00757BCF"/>
    <w:rsid w:val="007626A1"/>
    <w:rsid w:val="00765CD6"/>
    <w:rsid w:val="00766DFC"/>
    <w:rsid w:val="00771D41"/>
    <w:rsid w:val="00783B79"/>
    <w:rsid w:val="00787034"/>
    <w:rsid w:val="007917E5"/>
    <w:rsid w:val="00797787"/>
    <w:rsid w:val="007A5D05"/>
    <w:rsid w:val="007B695D"/>
    <w:rsid w:val="007C0F87"/>
    <w:rsid w:val="007E461D"/>
    <w:rsid w:val="007E465E"/>
    <w:rsid w:val="007F2D48"/>
    <w:rsid w:val="00811C45"/>
    <w:rsid w:val="00814C7A"/>
    <w:rsid w:val="008200D3"/>
    <w:rsid w:val="00837DFB"/>
    <w:rsid w:val="00840031"/>
    <w:rsid w:val="008404BC"/>
    <w:rsid w:val="008436AC"/>
    <w:rsid w:val="008445BE"/>
    <w:rsid w:val="00863AA2"/>
    <w:rsid w:val="00865920"/>
    <w:rsid w:val="00872AE7"/>
    <w:rsid w:val="00895982"/>
    <w:rsid w:val="008C3E22"/>
    <w:rsid w:val="008D29A3"/>
    <w:rsid w:val="008E0BEA"/>
    <w:rsid w:val="008F295D"/>
    <w:rsid w:val="008F3527"/>
    <w:rsid w:val="009050CE"/>
    <w:rsid w:val="009172CF"/>
    <w:rsid w:val="00920F1D"/>
    <w:rsid w:val="0093181D"/>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4EA1"/>
    <w:rsid w:val="00A26E97"/>
    <w:rsid w:val="00A362F7"/>
    <w:rsid w:val="00A37B5D"/>
    <w:rsid w:val="00A40DE2"/>
    <w:rsid w:val="00A4145D"/>
    <w:rsid w:val="00A415D4"/>
    <w:rsid w:val="00A4385B"/>
    <w:rsid w:val="00A558C7"/>
    <w:rsid w:val="00A64172"/>
    <w:rsid w:val="00A72762"/>
    <w:rsid w:val="00A87CA6"/>
    <w:rsid w:val="00A91311"/>
    <w:rsid w:val="00A94C84"/>
    <w:rsid w:val="00AB3A96"/>
    <w:rsid w:val="00AB4A66"/>
    <w:rsid w:val="00AB6F03"/>
    <w:rsid w:val="00AC7A5E"/>
    <w:rsid w:val="00AD6A92"/>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BF7152"/>
    <w:rsid w:val="00C01BD5"/>
    <w:rsid w:val="00C027C6"/>
    <w:rsid w:val="00C05ED5"/>
    <w:rsid w:val="00C4070E"/>
    <w:rsid w:val="00C432BE"/>
    <w:rsid w:val="00C640AA"/>
    <w:rsid w:val="00C77C23"/>
    <w:rsid w:val="00C95EA3"/>
    <w:rsid w:val="00C97988"/>
    <w:rsid w:val="00CB2929"/>
    <w:rsid w:val="00CB34CC"/>
    <w:rsid w:val="00CC51DD"/>
    <w:rsid w:val="00CD3999"/>
    <w:rsid w:val="00CE2595"/>
    <w:rsid w:val="00D042EE"/>
    <w:rsid w:val="00D14C66"/>
    <w:rsid w:val="00D17DC9"/>
    <w:rsid w:val="00D220AB"/>
    <w:rsid w:val="00D271A1"/>
    <w:rsid w:val="00D31092"/>
    <w:rsid w:val="00D35A20"/>
    <w:rsid w:val="00D36EDC"/>
    <w:rsid w:val="00D372D0"/>
    <w:rsid w:val="00D373CC"/>
    <w:rsid w:val="00D42D4C"/>
    <w:rsid w:val="00D44992"/>
    <w:rsid w:val="00D46522"/>
    <w:rsid w:val="00D77AD4"/>
    <w:rsid w:val="00DA15C0"/>
    <w:rsid w:val="00DA4024"/>
    <w:rsid w:val="00DA403F"/>
    <w:rsid w:val="00DD72E5"/>
    <w:rsid w:val="00E14ACF"/>
    <w:rsid w:val="00E22922"/>
    <w:rsid w:val="00E33F77"/>
    <w:rsid w:val="00E36AEA"/>
    <w:rsid w:val="00E429B2"/>
    <w:rsid w:val="00E50794"/>
    <w:rsid w:val="00E61648"/>
    <w:rsid w:val="00E61B9A"/>
    <w:rsid w:val="00E6397D"/>
    <w:rsid w:val="00E74D07"/>
    <w:rsid w:val="00E77F4F"/>
    <w:rsid w:val="00E842FC"/>
    <w:rsid w:val="00E90C5B"/>
    <w:rsid w:val="00E95165"/>
    <w:rsid w:val="00EB198A"/>
    <w:rsid w:val="00EB59A8"/>
    <w:rsid w:val="00EB6B87"/>
    <w:rsid w:val="00EB7652"/>
    <w:rsid w:val="00EC66C4"/>
    <w:rsid w:val="00ED1853"/>
    <w:rsid w:val="00F045DF"/>
    <w:rsid w:val="00F06513"/>
    <w:rsid w:val="00F06897"/>
    <w:rsid w:val="00F121DF"/>
    <w:rsid w:val="00F1445E"/>
    <w:rsid w:val="00F23E09"/>
    <w:rsid w:val="00F378C2"/>
    <w:rsid w:val="00F51148"/>
    <w:rsid w:val="00F54779"/>
    <w:rsid w:val="00F5531A"/>
    <w:rsid w:val="00F6227A"/>
    <w:rsid w:val="00F649AD"/>
    <w:rsid w:val="00F70C02"/>
    <w:rsid w:val="00F80CD3"/>
    <w:rsid w:val="00F87C3D"/>
    <w:rsid w:val="00F91B2F"/>
    <w:rsid w:val="00F9516D"/>
    <w:rsid w:val="00FB4568"/>
    <w:rsid w:val="00FC0D75"/>
    <w:rsid w:val="00FC26A3"/>
    <w:rsid w:val="00FD2354"/>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urveball.yoavram.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github.com/yoavram/curveball_ms/blob/master/supp.ipynb" TargetMode="External"/><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github.com/yoavram/curveball"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s://github.com/yoavram/curvebal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48F65B8D-222F-4811-B953-537CF489A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4</TotalTime>
  <Pages>25</Pages>
  <Words>26896</Words>
  <Characters>134483</Characters>
  <Application>Microsoft Office Word</Application>
  <DocSecurity>0</DocSecurity>
  <Lines>1120</Lines>
  <Paragraphs>322</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1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 Ram</dc:creator>
  <cp:lastModifiedBy>Yoav Ram</cp:lastModifiedBy>
  <cp:revision>58</cp:revision>
  <cp:lastPrinted>2015-07-23T12:55:00Z</cp:lastPrinted>
  <dcterms:created xsi:type="dcterms:W3CDTF">2016-01-04T10:32:00Z</dcterms:created>
  <dcterms:modified xsi:type="dcterms:W3CDTF">2016-03-2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